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0C18B8" w14:textId="1B1ACD4F" w:rsidR="00DE2A48" w:rsidRPr="00F931A4" w:rsidRDefault="00DE2A48" w:rsidP="000E24EB">
      <w:pPr>
        <w:pStyle w:val="Heading1"/>
        <w:spacing w:after="0"/>
        <w:rPr>
          <w:sz w:val="24"/>
          <w:szCs w:val="24"/>
          <w:lang w:val="fi-FI"/>
        </w:rPr>
      </w:pPr>
      <w:bookmarkStart w:id="0" w:name="_Toc219271148"/>
      <w:bookmarkStart w:id="1" w:name="_GoBack"/>
      <w:bookmarkEnd w:id="1"/>
      <w:r w:rsidRPr="00F931A4">
        <w:rPr>
          <w:sz w:val="24"/>
          <w:szCs w:val="24"/>
          <w:lang w:val="fi-FI"/>
        </w:rPr>
        <w:t>BAB II</w:t>
      </w:r>
      <w:bookmarkStart w:id="2" w:name="_Toc154055950"/>
      <w:bookmarkStart w:id="3" w:name="_Toc154056290"/>
      <w:bookmarkStart w:id="4" w:name="_Toc156272305"/>
      <w:r w:rsidR="000E24EB" w:rsidRPr="00F931A4">
        <w:rPr>
          <w:sz w:val="24"/>
          <w:szCs w:val="24"/>
          <w:lang w:val="fi-FI"/>
        </w:rPr>
        <w:br w:type="textWrapping" w:clear="all"/>
      </w:r>
      <w:r w:rsidRPr="00F931A4">
        <w:rPr>
          <w:sz w:val="24"/>
          <w:szCs w:val="24"/>
          <w:lang w:val="fi-FI"/>
        </w:rPr>
        <w:t xml:space="preserve">KAJIAN </w:t>
      </w:r>
      <w:bookmarkEnd w:id="2"/>
      <w:bookmarkEnd w:id="3"/>
      <w:bookmarkEnd w:id="4"/>
      <w:r w:rsidR="008A6657">
        <w:rPr>
          <w:sz w:val="24"/>
          <w:szCs w:val="24"/>
          <w:lang w:val="fi-FI"/>
        </w:rPr>
        <w:t>PUSTAKA</w:t>
      </w:r>
      <w:bookmarkEnd w:id="0"/>
    </w:p>
    <w:p w14:paraId="6E98BA98" w14:textId="29DEDCE0" w:rsidR="00A64137" w:rsidRPr="00DC1B00" w:rsidRDefault="008A6657">
      <w:pPr>
        <w:pStyle w:val="Heading2"/>
        <w:numPr>
          <w:ilvl w:val="1"/>
          <w:numId w:val="24"/>
        </w:numPr>
        <w:ind w:left="426" w:hanging="426"/>
      </w:pPr>
      <w:bookmarkStart w:id="5" w:name="_Toc219271149"/>
      <w:r>
        <w:t>Landasan Teori</w:t>
      </w:r>
      <w:bookmarkEnd w:id="5"/>
    </w:p>
    <w:p w14:paraId="76C3DBB2" w14:textId="674E814C" w:rsidR="009608D1" w:rsidRDefault="009608D1">
      <w:pPr>
        <w:pStyle w:val="Heading3"/>
        <w:numPr>
          <w:ilvl w:val="2"/>
          <w:numId w:val="24"/>
        </w:numPr>
      </w:pPr>
      <w:bookmarkStart w:id="6" w:name="_Toc219271150"/>
      <w:r>
        <w:t>Kemahiran</w:t>
      </w:r>
      <w:bookmarkEnd w:id="6"/>
      <w:r>
        <w:t xml:space="preserve"> </w:t>
      </w:r>
    </w:p>
    <w:p w14:paraId="75D1EB2B" w14:textId="3DD615A3" w:rsidR="009608D1" w:rsidRPr="002536AB" w:rsidRDefault="002536AB" w:rsidP="002536AB">
      <w:pPr>
        <w:spacing w:after="0" w:line="480" w:lineRule="auto"/>
        <w:ind w:left="360" w:firstLine="360"/>
        <w:jc w:val="both"/>
        <w:rPr>
          <w:rFonts w:ascii="Times New Roman" w:hAnsi="Times New Roman" w:cs="Times New Roman"/>
          <w:sz w:val="24"/>
          <w:szCs w:val="24"/>
        </w:rPr>
      </w:pPr>
      <w:r w:rsidRPr="002536AB">
        <w:rPr>
          <w:rFonts w:ascii="Times New Roman" w:hAnsi="Times New Roman" w:cs="Times New Roman"/>
          <w:sz w:val="24"/>
          <w:szCs w:val="24"/>
        </w:rPr>
        <w:t>Proses kemahiran untuk mencipta perumpaan atau analogi memerlukan kefahaman yang sepenuhnya dalam kandungan ilmu kerana menghubung kaitkan kandungan ilmu dengan situasi semasa memerlukan keupayaan menganalisa dan mengaplikasi yang tinggi di kalangan pelaj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2BB4">
        <w:rPr>
          <w:rFonts w:ascii="Times New Roman" w:hAnsi="Times New Roman" w:cs="Times New Roman"/>
          <w:sz w:val="24"/>
          <w:szCs w:val="24"/>
        </w:rPr>
        <w:instrText>ADDIN CSL_CITATION {"citationItems":[{"id":"ITEM-1","itemData":{"DOI":"10.37231/apj.2021.4.2.280","abstract":"Abstract: This article aims to identify the evaluation of the teaching implementation of primary school Islamic education teachers integrating Higher Order Thinking Skills (HOTS). This study involved Islamic education teachers in the state of Terengganu. High -level thinking components such as contrast skills, sequencing skills, prediction skills, definition making skills and analogy creating skills are analyzed in the five main components of teacher teaching evaluation namely content delivery, implementation of questioning methods, enrichment methods, recovery methods and resource utilization. education. This study uses descriptive analysis (through a questionnaire instrument). All these data collection instruments were built by researchers with modifications from the HOTS instrument of the Ministry of Education Malaysia and the experts involved and their content was confirmed by an expert reference panel. The level of Cronbach's alpha reliability value obtained is high that is between (0.82173). A total of 402 GPIs were selected at simple random to answer the questionnaire instrument. Study data were analyzed descriptively using frequency and percentage of mean. Overall, the results of the study found that the evaluation of teacher teaching implementation based on high -level thinking skills is at a high level through the mean for the whole (4.43) and based on the teaching practice component consisting of the delivery of teaching content that recorded a mean (4.45), the implementation of questioning method recorded a mean (4.44), the implementation of enrichment methods recorded a mean (4.40), the implementation of rehabilitation methods recorded a mean (4.01) and the use of educational resources recorded a mean (4.12). The implications and recommendations presented provide a beneficial picture to the ministry, schools, teachers and the community to improve the level of teaching implementation based on high-level thinking concept skills (HOTS) as intended through the Education Development Plan 2013-2025.\r Keywords: Evaluation of teaching implementation, Islamic Education teachers, HOTS\r  \r  \r Abstrak: Kajian ini bertujuan untuk mengenal pasti penilaian pelaksanaan pengajaran guru pendidikan Islam sekolah rendah mengintegrasikan Kemahiran Berfikir Aras Tinggi (KBAT). Kajian ini melibatkan guru-guru pendidikan Islam di negeri Terengganu. Komponen berfikir aras tinggi seperti kemahiran banding beza, kemahiran menyusun urutan, kemahiran membuat ramalan, k…","author":[{"dropping-particle":"","family":"Othman","given":"Mohd Syaubari","non-dropping-particle":"","parse-names":false,"suffix":""},{"dropping-particle":"","family":"Mohd Jamil","given":"Mohd Ridhuan","non-dropping-particle":"","parse-names":false,"suffix":""}],"container-title":"Asian People Journal (APJ)","id":"ITEM-1","issue":"2","issued":{"date-parts":[["2021"]]},"page":"16-28","title":"Penilaian Pelaksanaan Pengajaran Guru Pendidikan Islam (Gpi): Mengintegrasikan Kemahiran Berfikir Aras Tinggi (Kbat) Di Negeri Terengganu, Malaysia","type":"article-journal","volume":"4"},"uris":["http://www.mendeley.com/documents/?uuid=890057e6-ec3a-438c-851f-b394c4dae585"]}],"mendeley":{"formattedCitation":"(Othman &amp; Mohd Jamil, 2021)","plainTextFormattedCitation":"(Othman &amp; Mohd Jamil, 2021)","previouslyFormattedCitation":"(Othman &amp; Mohd Jamil, 2021)"},"properties":{"noteIndex":0},"schema":"https://github.com/citation-style-language/schema/raw/master/csl-citation.json"}</w:instrText>
      </w:r>
      <w:r>
        <w:rPr>
          <w:rFonts w:ascii="Times New Roman" w:hAnsi="Times New Roman" w:cs="Times New Roman"/>
          <w:sz w:val="24"/>
          <w:szCs w:val="24"/>
        </w:rPr>
        <w:fldChar w:fldCharType="separate"/>
      </w:r>
      <w:r w:rsidRPr="002536AB">
        <w:rPr>
          <w:rFonts w:ascii="Times New Roman" w:hAnsi="Times New Roman" w:cs="Times New Roman"/>
          <w:noProof/>
          <w:sz w:val="24"/>
          <w:szCs w:val="24"/>
        </w:rPr>
        <w:t>(Othman &amp; Mohd Jamil, 2021)</w:t>
      </w:r>
      <w:r>
        <w:rPr>
          <w:rFonts w:ascii="Times New Roman" w:hAnsi="Times New Roman" w:cs="Times New Roman"/>
          <w:sz w:val="24"/>
          <w:szCs w:val="24"/>
        </w:rPr>
        <w:fldChar w:fldCharType="end"/>
      </w:r>
      <w:r>
        <w:rPr>
          <w:rFonts w:ascii="Times New Roman" w:hAnsi="Times New Roman" w:cs="Times New Roman"/>
          <w:sz w:val="24"/>
          <w:szCs w:val="24"/>
        </w:rPr>
        <w:t>.</w:t>
      </w:r>
    </w:p>
    <w:p w14:paraId="063F6811" w14:textId="47384DF6" w:rsidR="00A64137" w:rsidRPr="00DC1B00" w:rsidRDefault="00A64137">
      <w:pPr>
        <w:pStyle w:val="Heading3"/>
        <w:numPr>
          <w:ilvl w:val="2"/>
          <w:numId w:val="24"/>
        </w:numPr>
      </w:pPr>
      <w:bookmarkStart w:id="7" w:name="_Toc219271151"/>
      <w:r w:rsidRPr="00DC1B00">
        <w:t>Keterampilan Menulis</w:t>
      </w:r>
      <w:bookmarkEnd w:id="7"/>
    </w:p>
    <w:p w14:paraId="16CDC657" w14:textId="3A3DEBFE" w:rsidR="00A64137" w:rsidRPr="00DC1B00" w:rsidRDefault="00A64137">
      <w:pPr>
        <w:pStyle w:val="Heading4"/>
        <w:numPr>
          <w:ilvl w:val="3"/>
          <w:numId w:val="24"/>
        </w:numPr>
        <w:ind w:left="1276"/>
      </w:pPr>
      <w:r w:rsidRPr="00DC1B00">
        <w:t>Pengertian Menulis</w:t>
      </w:r>
    </w:p>
    <w:p w14:paraId="2203E6C0" w14:textId="77777777" w:rsidR="00A64137" w:rsidRPr="00F931A4" w:rsidRDefault="00A64137" w:rsidP="00F931A4">
      <w:pPr>
        <w:spacing w:after="0" w:line="480" w:lineRule="auto"/>
        <w:ind w:left="567" w:firstLine="360"/>
        <w:jc w:val="both"/>
        <w:rPr>
          <w:rFonts w:ascii="Times New Roman" w:hAnsi="Times New Roman" w:cs="Times New Roman"/>
          <w:sz w:val="24"/>
          <w:szCs w:val="24"/>
          <w:lang w:val="fi-FI"/>
        </w:rPr>
      </w:pPr>
      <w:bookmarkStart w:id="8" w:name="_Hlk154008382"/>
      <w:r w:rsidRPr="00F931A4">
        <w:rPr>
          <w:rFonts w:ascii="Times New Roman" w:hAnsi="Times New Roman" w:cs="Times New Roman"/>
          <w:sz w:val="24"/>
          <w:szCs w:val="24"/>
          <w:lang w:val="fi-FI"/>
        </w:rPr>
        <w:t>Menulis merupakan suatu kegiatan untuk menyampaikan sesuatu kepada orang lain melalui tulisan. Aktivitas menulis melibatkan beberapa unsur, yaitu penulis sebagai sebagai penyampaian pesan, isi tulisan, saluran atau media dan pembaca. Menulis merupakan sebuah proses kreatif menuangkan gagasan dalam bentuk bahasa tulis dalam tujuan. Misalnya memberitahukan, meyakinkan, dan menghibur. Hasil dari proses kreatif ini biasa disebut dengan istilah karangan atau tulisan</w:t>
      </w:r>
      <w:bookmarkEnd w:id="8"/>
      <w:r w:rsidRPr="00F931A4">
        <w:rPr>
          <w:rFonts w:ascii="Times New Roman" w:hAnsi="Times New Roman" w:cs="Times New Roman"/>
          <w:sz w:val="24"/>
          <w:szCs w:val="24"/>
          <w:lang w:val="fi-FI"/>
        </w:rPr>
        <w:t xml:space="preserve">. </w:t>
      </w:r>
    </w:p>
    <w:p w14:paraId="7386D11C" w14:textId="145E3DEB" w:rsidR="00D52D6A" w:rsidRPr="00F931A4" w:rsidRDefault="00A64137"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nurut Dalman, </w:t>
      </w:r>
      <w:r w:rsidR="00721AC2" w:rsidRPr="00F931A4">
        <w:rPr>
          <w:rFonts w:ascii="Times New Roman" w:hAnsi="Times New Roman" w:cs="Times New Roman"/>
          <w:sz w:val="24"/>
          <w:szCs w:val="24"/>
          <w:lang w:val="fi-FI"/>
        </w:rPr>
        <w:t>m</w:t>
      </w:r>
      <w:r w:rsidRPr="00F931A4">
        <w:rPr>
          <w:rFonts w:ascii="Times New Roman" w:hAnsi="Times New Roman" w:cs="Times New Roman"/>
          <w:sz w:val="24"/>
          <w:szCs w:val="24"/>
          <w:lang w:val="fi-FI"/>
        </w:rPr>
        <w:t>enulis adalah jenis komunikasi di mana seseorang mengirimkan pesan (informasi) tertulis kepada orang lain dengan menggunakan bahasa tertulis sebagai alat atau media</w:t>
      </w:r>
      <w:r w:rsidR="008F74CF" w:rsidRPr="00F931A4">
        <w:rPr>
          <w:rFonts w:ascii="Times New Roman" w:hAnsi="Times New Roman" w:cs="Times New Roman"/>
          <w:sz w:val="24"/>
          <w:szCs w:val="24"/>
          <w:lang w:val="fi-FI"/>
        </w:rPr>
        <w:t xml:space="preserve"> </w:t>
      </w:r>
      <w:r w:rsidR="008F74CF" w:rsidRPr="00DC1B00">
        <w:rPr>
          <w:rFonts w:ascii="Times New Roman" w:hAnsi="Times New Roman" w:cs="Times New Roman"/>
          <w:sz w:val="24"/>
          <w:szCs w:val="24"/>
        </w:rPr>
        <w:fldChar w:fldCharType="begin" w:fldLock="1"/>
      </w:r>
      <w:r w:rsidR="00D52D6A"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008F74CF" w:rsidRPr="00DC1B00">
        <w:rPr>
          <w:rFonts w:ascii="Times New Roman" w:hAnsi="Times New Roman" w:cs="Times New Roman"/>
          <w:sz w:val="24"/>
          <w:szCs w:val="24"/>
        </w:rPr>
        <w:fldChar w:fldCharType="separate"/>
      </w:r>
      <w:r w:rsidR="008F74CF" w:rsidRPr="00F931A4">
        <w:rPr>
          <w:rFonts w:ascii="Times New Roman" w:hAnsi="Times New Roman" w:cs="Times New Roman"/>
          <w:noProof/>
          <w:sz w:val="24"/>
          <w:szCs w:val="24"/>
          <w:lang w:val="fi-FI"/>
        </w:rPr>
        <w:t>(Dalman, 2018)</w:t>
      </w:r>
      <w:r w:rsidR="008F74CF"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w:t>
      </w:r>
      <w:r w:rsidR="00D52D6A" w:rsidRPr="00F931A4">
        <w:rPr>
          <w:rFonts w:ascii="Times New Roman" w:hAnsi="Times New Roman" w:cs="Times New Roman"/>
          <w:sz w:val="24"/>
          <w:szCs w:val="24"/>
          <w:lang w:val="fi-FI"/>
        </w:rPr>
        <w:t xml:space="preserve">Menurut pendapat Abbas dalam Handayani dan Pengesti, keterampilan </w:t>
      </w:r>
      <w:r w:rsidR="004F1EA9" w:rsidRPr="00F931A4">
        <w:rPr>
          <w:rFonts w:ascii="Times New Roman" w:hAnsi="Times New Roman" w:cs="Times New Roman"/>
          <w:sz w:val="24"/>
          <w:szCs w:val="24"/>
          <w:lang w:val="fi-FI"/>
        </w:rPr>
        <w:t xml:space="preserve"> </w:t>
      </w:r>
      <w:r w:rsidR="00D52D6A" w:rsidRPr="00F931A4">
        <w:rPr>
          <w:rFonts w:ascii="Times New Roman" w:hAnsi="Times New Roman" w:cs="Times New Roman"/>
          <w:sz w:val="24"/>
          <w:szCs w:val="24"/>
          <w:lang w:val="fi-FI"/>
        </w:rPr>
        <w:t xml:space="preserve"> kemampuan mengungkapkan gagasan, pendapat, da</w:t>
      </w:r>
      <w:r w:rsidR="004F1EA9" w:rsidRPr="00F931A4">
        <w:rPr>
          <w:rFonts w:ascii="Times New Roman" w:hAnsi="Times New Roman" w:cs="Times New Roman"/>
          <w:sz w:val="24"/>
          <w:szCs w:val="24"/>
          <w:lang w:val="fi-FI"/>
        </w:rPr>
        <w:t>n pe</w:t>
      </w:r>
      <w:r w:rsidR="00D52D6A" w:rsidRPr="00F931A4">
        <w:rPr>
          <w:rFonts w:ascii="Times New Roman" w:hAnsi="Times New Roman" w:cs="Times New Roman"/>
          <w:sz w:val="24"/>
          <w:szCs w:val="24"/>
          <w:lang w:val="fi-FI"/>
        </w:rPr>
        <w:t xml:space="preserve">rasaan kepada pihak lain dengan melalui bahasa tulis. Ketepatan pengungkapan gagasan harus didukung dengan ketepatan bahasa yang digunakan, kosakata dan gramatikal dan penggunaan ejaan. Sedangkan menurut pendapat Nurgiyantoro Handayani dan Pengesti, menulis adalah aktivitas mengungkapkan gagasan melalui media bahasa </w:t>
      </w:r>
      <w:r w:rsidR="00D52D6A" w:rsidRPr="00DC1B00">
        <w:rPr>
          <w:rFonts w:ascii="Times New Roman" w:hAnsi="Times New Roman" w:cs="Times New Roman"/>
          <w:sz w:val="24"/>
          <w:szCs w:val="24"/>
        </w:rPr>
        <w:fldChar w:fldCharType="begin" w:fldLock="1"/>
      </w:r>
      <w:r w:rsidR="007A3061" w:rsidRPr="00F931A4">
        <w:rPr>
          <w:rFonts w:ascii="Times New Roman" w:hAnsi="Times New Roman" w:cs="Times New Roman"/>
          <w:sz w:val="24"/>
          <w:szCs w:val="24"/>
          <w:lang w:val="fi-FI"/>
        </w:rPr>
        <w:instrText>ADDIN CSL_CITATION {"citationItems":[{"id":"ITEM-1","itemData":{"abstract":"… keterampilan menulis cerita pendek siswa jenjang sekolah dasar yang belajar di Komunitas Solo Mengajar dengan menggunakan metode pembelajaran … sekadar menyimak pesan …","author":[{"dropping-particle":"","family":"Handayani","given":"Evi","non-dropping-particle":"","parse-names":false,"suffix":""},{"dropping-particle":"","family":"Pengesti","given":"Septiana Widya","non-dropping-particle":"","parse-names":false,"suffix":""}],"container-title":"Seminar Nasional PBI FKIP UNS 2023","id":"ITEM-1","issued":{"date-parts":[["2022"]]},"page":"153-161","title":"Meningkatkan Keterampilan Menulis Cerita Pendek dengan Metode Experiential Learning bagi Siswa Sekolah Dasar di Komunitas Solo Mengajar","type":"article-journal"},"uris":["http://www.mendeley.com/documents/?uuid=ef6b8a1b-f286-41ae-bed5-aeaf54066c25"]}],"mendeley":{"formattedCitation":"(Handayani &amp; Pengesti, 2022)","plainTextFormattedCitation":"(Handayani &amp; Pengesti, 2022)","previouslyFormattedCitation":"(Handayani &amp; Pengesti, 2022)"},"properties":{"noteIndex":0},"schema":"https://github.com/citation-style-language/schema/raw/master/csl-citation.json"}</w:instrText>
      </w:r>
      <w:r w:rsidR="00D52D6A" w:rsidRPr="00DC1B00">
        <w:rPr>
          <w:rFonts w:ascii="Times New Roman" w:hAnsi="Times New Roman" w:cs="Times New Roman"/>
          <w:sz w:val="24"/>
          <w:szCs w:val="24"/>
        </w:rPr>
        <w:fldChar w:fldCharType="separate"/>
      </w:r>
      <w:r w:rsidR="00D52D6A" w:rsidRPr="00F931A4">
        <w:rPr>
          <w:rFonts w:ascii="Times New Roman" w:hAnsi="Times New Roman" w:cs="Times New Roman"/>
          <w:noProof/>
          <w:sz w:val="24"/>
          <w:szCs w:val="24"/>
          <w:lang w:val="fi-FI"/>
        </w:rPr>
        <w:t>(Handayani &amp; Pengesti, 2022)</w:t>
      </w:r>
      <w:r w:rsidR="00D52D6A" w:rsidRPr="00DC1B00">
        <w:rPr>
          <w:rFonts w:ascii="Times New Roman" w:hAnsi="Times New Roman" w:cs="Times New Roman"/>
          <w:sz w:val="24"/>
          <w:szCs w:val="24"/>
        </w:rPr>
        <w:fldChar w:fldCharType="end"/>
      </w:r>
      <w:r w:rsidR="00D52D6A" w:rsidRPr="00F931A4">
        <w:rPr>
          <w:rFonts w:ascii="Times New Roman" w:hAnsi="Times New Roman" w:cs="Times New Roman"/>
          <w:sz w:val="24"/>
          <w:szCs w:val="24"/>
          <w:lang w:val="fi-FI"/>
        </w:rPr>
        <w:t>.</w:t>
      </w:r>
    </w:p>
    <w:p w14:paraId="3A55E43C" w14:textId="2F526149" w:rsidR="0068513B" w:rsidRPr="00F931A4" w:rsidRDefault="007A3061"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ram (2012) menjelaskan pengertian menulis adalah “</w:t>
      </w:r>
      <w:r w:rsidRPr="00F931A4">
        <w:rPr>
          <w:rFonts w:ascii="Times New Roman" w:hAnsi="Times New Roman" w:cs="Times New Roman"/>
          <w:i/>
          <w:iCs/>
          <w:sz w:val="24"/>
          <w:szCs w:val="24"/>
          <w:lang w:val="fi-FI"/>
        </w:rPr>
        <w:t>in principle, to write means to try to produce or reproduce written message</w:t>
      </w:r>
      <w:r w:rsidRPr="00F931A4">
        <w:rPr>
          <w:rFonts w:ascii="Times New Roman" w:hAnsi="Times New Roman" w:cs="Times New Roman"/>
          <w:sz w:val="24"/>
          <w:szCs w:val="24"/>
          <w:lang w:val="fi-FI"/>
        </w:rPr>
        <w:t xml:space="preserve">”, dengan arti menulis sebagai suatu usaha untuk membuat atau mereka ulang tulisan yang sudah ada </w:t>
      </w:r>
      <w:r w:rsidRPr="00DC1B00">
        <w:rPr>
          <w:rFonts w:ascii="Times New Roman" w:hAnsi="Times New Roman" w:cs="Times New Roman"/>
          <w:sz w:val="24"/>
          <w:szCs w:val="24"/>
        </w:rPr>
        <w:fldChar w:fldCharType="begin" w:fldLock="1"/>
      </w:r>
      <w:r w:rsidR="00C22DDE" w:rsidRPr="00F931A4">
        <w:rPr>
          <w:rFonts w:ascii="Times New Roman" w:hAnsi="Times New Roman" w:cs="Times New Roman"/>
          <w:sz w:val="24"/>
          <w:szCs w:val="24"/>
          <w:lang w:val="fi-FI"/>
        </w:rPr>
        <w:instrText>ADDIN CSL_CITATION {"citationItems":[{"id":"ITEM-1","itemData":{"author":[{"dropping-particle":"","family":"Ksatrya","given":"Kejuruan","non-dropping-particle":"","parse-names":false,"suffix":""},{"dropping-particle":"","family":"Pusat","given":"Jakarta","non-dropping-particle":"","parse-names":false,"suffix":""},{"dropping-particle":"","family":"Setiawan","given":"Elfa","non-dropping-particle":"","parse-names":false,"suffix":""},{"dropping-particle":"","family":"Rahman","given":"Dinda A","non-dropping-particle":"","parse-names":false,"suffix":""},{"dropping-particle":"","family":"Kristanto","given":"Rudi","non-dropping-particle":"","parse-names":false,"suffix":""}],"id":"ITEM-1","issue":"2","issued":{"date-parts":[["2020"]]},"page":"118-126","title":"Pelatihan Keterampilan Menulis dalam Korespondensi Berbahasa Inggris , Menerjemahkan serta Keterampilan Menggunakan Grammarly , Google Translate , dan Google Drive di Sekolah Menengah","type":"article-journal","volume":"2"},"uris":["http://www.mendeley.com/documents/?uuid=260276fa-0588-4f85-bf81-bd42563398ef"]}],"mendeley":{"formattedCitation":"(Ksatrya et al., 2020)","plainTextFormattedCitation":"(Ksatrya et al., 2020)","previouslyFormattedCitation":"(Ksatrya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Ksatrya et al., 2020)</w:t>
      </w:r>
      <w:r w:rsidRPr="00DC1B00">
        <w:rPr>
          <w:rFonts w:ascii="Times New Roman" w:hAnsi="Times New Roman" w:cs="Times New Roman"/>
          <w:sz w:val="24"/>
          <w:szCs w:val="24"/>
        </w:rPr>
        <w:fldChar w:fldCharType="end"/>
      </w:r>
      <w:r w:rsidR="00C22DDE" w:rsidRPr="00F931A4">
        <w:rPr>
          <w:rFonts w:ascii="Times New Roman" w:hAnsi="Times New Roman" w:cs="Times New Roman"/>
          <w:sz w:val="24"/>
          <w:szCs w:val="24"/>
          <w:lang w:val="fi-FI"/>
        </w:rPr>
        <w:t xml:space="preserve"> </w:t>
      </w:r>
      <w:r w:rsidR="00A64137" w:rsidRPr="00F931A4">
        <w:rPr>
          <w:rFonts w:ascii="Times New Roman" w:hAnsi="Times New Roman" w:cs="Times New Roman"/>
          <w:sz w:val="24"/>
          <w:szCs w:val="24"/>
          <w:lang w:val="fi-FI"/>
        </w:rPr>
        <w:t xml:space="preserve">Selanjutnya, </w:t>
      </w:r>
      <w:bookmarkStart w:id="9" w:name="_Hlk154008401"/>
      <w:r w:rsidR="00A64137" w:rsidRPr="00F931A4">
        <w:rPr>
          <w:rFonts w:ascii="Times New Roman" w:hAnsi="Times New Roman" w:cs="Times New Roman"/>
          <w:sz w:val="24"/>
          <w:szCs w:val="24"/>
          <w:lang w:val="fi-FI"/>
        </w:rPr>
        <w:t xml:space="preserve">menurut Tarigan </w:t>
      </w:r>
      <w:r w:rsidR="00C22DDE" w:rsidRPr="00F931A4">
        <w:rPr>
          <w:rFonts w:ascii="Times New Roman" w:hAnsi="Times New Roman" w:cs="Times New Roman"/>
          <w:sz w:val="24"/>
          <w:szCs w:val="24"/>
          <w:lang w:val="fi-FI"/>
        </w:rPr>
        <w:t>dalam Dalman</w:t>
      </w:r>
      <w:r w:rsidR="00A64137" w:rsidRPr="00F931A4">
        <w:rPr>
          <w:rFonts w:ascii="Times New Roman" w:hAnsi="Times New Roman" w:cs="Times New Roman"/>
          <w:sz w:val="24"/>
          <w:szCs w:val="24"/>
          <w:lang w:val="fi-FI"/>
        </w:rPr>
        <w:t xml:space="preserve">, </w:t>
      </w:r>
      <w:r w:rsidR="00C22DDE" w:rsidRPr="00F931A4">
        <w:rPr>
          <w:rFonts w:ascii="Times New Roman" w:hAnsi="Times New Roman" w:cs="Times New Roman"/>
          <w:sz w:val="24"/>
          <w:szCs w:val="24"/>
          <w:lang w:val="fi-FI"/>
        </w:rPr>
        <w:t>bahwa o</w:t>
      </w:r>
      <w:r w:rsidR="00A64137" w:rsidRPr="00F931A4">
        <w:rPr>
          <w:rFonts w:ascii="Times New Roman" w:hAnsi="Times New Roman" w:cs="Times New Roman"/>
          <w:sz w:val="24"/>
          <w:szCs w:val="24"/>
          <w:lang w:val="fi-FI"/>
        </w:rPr>
        <w:t>rang lain dapat membaca dan memahami bahasa dan gambar karena tulisan menurunkan atau menggambarkan simbol grafis yang menghasilkan bahasa yang dipahami oleh orang lain</w:t>
      </w:r>
      <w:r w:rsidR="00C22DDE" w:rsidRPr="00F931A4">
        <w:rPr>
          <w:rFonts w:ascii="Times New Roman" w:hAnsi="Times New Roman" w:cs="Times New Roman"/>
          <w:sz w:val="24"/>
          <w:szCs w:val="24"/>
          <w:lang w:val="fi-FI"/>
        </w:rPr>
        <w:t xml:space="preserve"> </w:t>
      </w:r>
      <w:bookmarkEnd w:id="9"/>
      <w:r w:rsidR="00C22DDE" w:rsidRPr="00DC1B00">
        <w:rPr>
          <w:rFonts w:ascii="Times New Roman" w:hAnsi="Times New Roman" w:cs="Times New Roman"/>
          <w:sz w:val="24"/>
          <w:szCs w:val="24"/>
        </w:rPr>
        <w:fldChar w:fldCharType="begin" w:fldLock="1"/>
      </w:r>
      <w:r w:rsidR="002A4DB1"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00C22DDE" w:rsidRPr="00DC1B00">
        <w:rPr>
          <w:rFonts w:ascii="Times New Roman" w:hAnsi="Times New Roman" w:cs="Times New Roman"/>
          <w:sz w:val="24"/>
          <w:szCs w:val="24"/>
        </w:rPr>
        <w:fldChar w:fldCharType="separate"/>
      </w:r>
      <w:r w:rsidR="00C22DDE" w:rsidRPr="00F931A4">
        <w:rPr>
          <w:rFonts w:ascii="Times New Roman" w:hAnsi="Times New Roman" w:cs="Times New Roman"/>
          <w:noProof/>
          <w:sz w:val="24"/>
          <w:szCs w:val="24"/>
          <w:lang w:val="fi-FI"/>
        </w:rPr>
        <w:t>(Dalman, 2018)</w:t>
      </w:r>
      <w:r w:rsidR="00C22DDE"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 xml:space="preserve">. </w:t>
      </w:r>
      <w:r w:rsidR="002A4DB1" w:rsidRPr="00F931A4">
        <w:rPr>
          <w:rFonts w:ascii="Times New Roman" w:hAnsi="Times New Roman" w:cs="Times New Roman"/>
          <w:sz w:val="24"/>
          <w:szCs w:val="24"/>
          <w:lang w:val="fi-FI"/>
        </w:rPr>
        <w:t xml:space="preserve"> Sedangkan menurut Masden dalam Sukirman menyatakan </w:t>
      </w:r>
      <w:r w:rsidR="002A4DB1" w:rsidRPr="00F931A4">
        <w:rPr>
          <w:rFonts w:ascii="Times New Roman" w:hAnsi="Times New Roman" w:cs="Times New Roman"/>
          <w:sz w:val="24"/>
          <w:szCs w:val="24"/>
          <w:lang w:val="fi-FI"/>
        </w:rPr>
        <w:lastRenderedPageBreak/>
        <w:t xml:space="preserve">bahwa menulis membantu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belajar dalam cara yang berbeda-beda. Pertama, menulis dapat memperkuat struktur gramatikal, idiom, dan kosakata yang telah diajarkan kepad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Kedua, bil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menulis, mereka juga mempunyai kesempatan menggunakan bahasa. Ketiga, Bilamana </w:t>
      </w:r>
      <w:r w:rsidR="00FD3A7A" w:rsidRPr="00F931A4">
        <w:rPr>
          <w:rFonts w:ascii="Times New Roman" w:hAnsi="Times New Roman" w:cs="Times New Roman"/>
          <w:sz w:val="24"/>
          <w:szCs w:val="24"/>
          <w:lang w:val="fi-FI"/>
        </w:rPr>
        <w:t>mahasiswa</w:t>
      </w:r>
      <w:r w:rsidR="002A4DB1" w:rsidRPr="00F931A4">
        <w:rPr>
          <w:rFonts w:ascii="Times New Roman" w:hAnsi="Times New Roman" w:cs="Times New Roman"/>
          <w:sz w:val="24"/>
          <w:szCs w:val="24"/>
          <w:lang w:val="fi-FI"/>
        </w:rPr>
        <w:t xml:space="preserve"> melakukan kegiatan menulis mereka berusaha mengemukakan apa yang ada dalam pikirannya ke dalam tulisan dan mereka sering menemukan sesuatu yang baru ditulis atau menyatakan gagasan baru mereka. Mereka menemukan suatu kebutuhan nyata untuk mendapatkan kata dan kalimat yang benar  </w:t>
      </w:r>
      <w:r w:rsidR="002A4DB1" w:rsidRPr="00DC1B00">
        <w:rPr>
          <w:rFonts w:ascii="Times New Roman" w:hAnsi="Times New Roman" w:cs="Times New Roman"/>
          <w:sz w:val="24"/>
          <w:szCs w:val="24"/>
        </w:rPr>
        <w:fldChar w:fldCharType="begin" w:fldLock="1"/>
      </w:r>
      <w:r w:rsidR="001D61EF" w:rsidRPr="00F931A4">
        <w:rPr>
          <w:rFonts w:ascii="Times New Roman" w:hAnsi="Times New Roman" w:cs="Times New Roman"/>
          <w:sz w:val="24"/>
          <w:szCs w:val="24"/>
          <w:lang w:val="fi-FI"/>
        </w:rPr>
        <w:instrText>ADDIN CSL_CITATION {"citationItems":[{"id":"ITEM-1","itemData":{"abstract":"Kemampuan menulis merupakan salah satu keterampilan berbahasa yang melibatkan aspek penggunaan bahasa dan pengolahan isi. Masalah yang berkembang berkenaan dengan kegiatan menulis adalah pengetahuan dasar terhadap performansi atau kemampuan menulis. Selanjutnya, menulis merupakan aktivitas pengekspresian ide, gagasan, pikiran atau perasaan dalam lambang kebahasaan. Kegiatan ini melibatkan aspek penggunaan tanda baca dan ejaan, penggunaan diksi dan kosakata, penataan kalimat, pengembangan paragraf, pengolahan gagasan serta pengembangan model karangan. Selain itu, kegiatan menulis adalah mendeskripsikan dan merekonstruksi serta melakukan proses penemuan dan penggalian ide-ide untuk diekspresikan. Perlu disadari bahwa proses menulis sangat dipengaruhi oleh pengetahuan dasar yang dimiliki seperti, kemampuan memilih dan menggunakan kosakata, menerapkan tanda baca, dan memahami isi atas pesan dari komunikasi yang disampaikan melalui tulisan.","author":[{"dropping-particle":"","family":"Sukirman","given":"","non-dropping-particle":"","parse-names":false,"suffix":""}],"container-title":"Jurnal Konsepsi","id":"ITEM-1","issue":"2","issued":{"date-parts":[["2020"]]},"page":"1-10","title":"Tes Kemampuan Keterampilan Menulis dalam Pembelajaran Bahasa Indonesia di Sekolah","type":"article-journal","volume":"9"},"uris":["http://www.mendeley.com/documents/?uuid=fd429799-c733-44c8-9f34-a66f778a0a8f"]}],"mendeley":{"formattedCitation":"(Sukirman, 2020)","plainTextFormattedCitation":"(Sukirman, 2020)","previouslyFormattedCitation":"(Sukirman, 2020)"},"properties":{"noteIndex":0},"schema":"https://github.com/citation-style-language/schema/raw/master/csl-citation.json"}</w:instrText>
      </w:r>
      <w:r w:rsidR="002A4DB1" w:rsidRPr="00DC1B00">
        <w:rPr>
          <w:rFonts w:ascii="Times New Roman" w:hAnsi="Times New Roman" w:cs="Times New Roman"/>
          <w:sz w:val="24"/>
          <w:szCs w:val="24"/>
        </w:rPr>
        <w:fldChar w:fldCharType="separate"/>
      </w:r>
      <w:r w:rsidR="002A4DB1" w:rsidRPr="00F931A4">
        <w:rPr>
          <w:rFonts w:ascii="Times New Roman" w:hAnsi="Times New Roman" w:cs="Times New Roman"/>
          <w:noProof/>
          <w:sz w:val="24"/>
          <w:szCs w:val="24"/>
          <w:lang w:val="fi-FI"/>
        </w:rPr>
        <w:t>(Sukirman, 2020)</w:t>
      </w:r>
      <w:r w:rsidR="002A4DB1" w:rsidRPr="00DC1B00">
        <w:rPr>
          <w:rFonts w:ascii="Times New Roman" w:hAnsi="Times New Roman" w:cs="Times New Roman"/>
          <w:sz w:val="24"/>
          <w:szCs w:val="24"/>
        </w:rPr>
        <w:fldChar w:fldCharType="end"/>
      </w:r>
      <w:r w:rsidR="002A4DB1" w:rsidRPr="00F931A4">
        <w:rPr>
          <w:rFonts w:ascii="Times New Roman" w:hAnsi="Times New Roman" w:cs="Times New Roman"/>
          <w:sz w:val="24"/>
          <w:szCs w:val="24"/>
          <w:lang w:val="fi-FI"/>
        </w:rPr>
        <w:t>.</w:t>
      </w:r>
    </w:p>
    <w:p w14:paraId="6270C04F" w14:textId="77777777" w:rsidR="00A412B6" w:rsidRPr="00F931A4" w:rsidRDefault="000C5CCA"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Berdasarkan pendapat para ahli tersebut, dapat disimpulkan bahwa menulis adalah suatu kegiatan menuangkan ide dan gagasan untuk dibaca oleh orang lain. Kegiatan menulis merupakan salah satu keterampilan berbahasa yang menggunakan media tulis untuk mengungkapkan gagasan, pikiran, perasaan, dan pesan untuk memberitahu, meyakinkan, dan menghibur pembaca.</w:t>
      </w:r>
    </w:p>
    <w:p w14:paraId="07AC3152" w14:textId="1ADFA582" w:rsidR="00A64137" w:rsidRPr="00F931A4" w:rsidRDefault="000C5CCA">
      <w:pPr>
        <w:pStyle w:val="Heading4"/>
        <w:numPr>
          <w:ilvl w:val="3"/>
          <w:numId w:val="24"/>
        </w:numPr>
        <w:ind w:left="1276"/>
        <w:rPr>
          <w:rFonts w:cs="Times New Roman"/>
          <w:szCs w:val="24"/>
          <w:lang w:val="fi-FI"/>
        </w:rPr>
      </w:pPr>
      <w:r w:rsidRPr="00F931A4">
        <w:rPr>
          <w:lang w:val="fi-FI"/>
        </w:rPr>
        <w:t>T</w:t>
      </w:r>
      <w:r w:rsidR="00A64137" w:rsidRPr="00F931A4">
        <w:rPr>
          <w:lang w:val="fi-FI"/>
        </w:rPr>
        <w:t>ujuan, Fungsi, dan Manfaat Menulis</w:t>
      </w:r>
      <w:r w:rsidR="00A64137" w:rsidRPr="00F931A4">
        <w:rPr>
          <w:rFonts w:cs="Times New Roman"/>
          <w:szCs w:val="24"/>
          <w:lang w:val="fi-FI"/>
        </w:rPr>
        <w:t xml:space="preserve"> </w:t>
      </w:r>
    </w:p>
    <w:p w14:paraId="69637832" w14:textId="0C9A4C5B" w:rsidR="00A64137" w:rsidRPr="00F931A4" w:rsidRDefault="002B16C0"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gala hal yang dilakukan pasti memiliki tujuan, salah satunya menulis. Kegiatan menulis dilakukan dengan adanya tujuan tertentu. Misalnya mengungkapkan pikiran </w:t>
      </w:r>
      <w:r w:rsidRPr="00F931A4">
        <w:rPr>
          <w:rFonts w:ascii="Times New Roman" w:hAnsi="Times New Roman" w:cs="Times New Roman"/>
          <w:sz w:val="24"/>
          <w:szCs w:val="24"/>
          <w:lang w:val="fi-FI"/>
        </w:rPr>
        <w:lastRenderedPageBreak/>
        <w:t xml:space="preserve">yang tidak bisa diucapkan, menghilangkan rasa bosan dan mecatat sesuatu agar tidak terlupa. Menurut Dalman tujuan menulis dapat dikelompokkan menjadi tiga, yaitu menulis dengan tujuan untuk studi, menulis dengan tujuan untuk usaha, dan menulis dengan tujuan kesenangan (hiburan) </w:t>
      </w:r>
      <w:r w:rsidRPr="00DC1B00">
        <w:rPr>
          <w:rFonts w:ascii="Times New Roman" w:hAnsi="Times New Roman" w:cs="Times New Roman"/>
          <w:sz w:val="24"/>
          <w:szCs w:val="24"/>
        </w:rPr>
        <w:fldChar w:fldCharType="begin" w:fldLock="1"/>
      </w:r>
      <w:r w:rsidR="00F65F37"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Dalman, 2018)</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Sementara itu, menurut Kaplan menyatakan bahwa pada dasarnya ada empat jenis kegiatan menulis: 1) Menulis tanpa menyusun (mengisi tempat yang kosong dalam teks, mengisi formulir, membuat transkripsi dari pembicaraan lisan atau membuat daftar kata), 2) Menulis untuk tujuan informasional (membuat catatan, membuat laporan, membuat ringkasan), 3) Menulis untuk tujuan pribadi (membuat buku harian, memo, catatan-catatan pribadi), 4) Menulis untuk tujuan imajinatif (membuat cerita, drama, atau puisi) </w:t>
      </w:r>
      <w:r w:rsidRPr="00DC1B00">
        <w:rPr>
          <w:rFonts w:ascii="Times New Roman" w:hAnsi="Times New Roman" w:cs="Times New Roman"/>
          <w:sz w:val="24"/>
          <w:szCs w:val="24"/>
        </w:rPr>
        <w:fldChar w:fldCharType="begin" w:fldLock="1"/>
      </w:r>
      <w:r w:rsidRPr="00F931A4">
        <w:rPr>
          <w:rFonts w:ascii="Times New Roman" w:hAnsi="Times New Roman" w:cs="Times New Roman"/>
          <w:sz w:val="24"/>
          <w:szCs w:val="24"/>
          <w:lang w:val="fi-FI"/>
        </w:rPr>
        <w:instrText>ADDIN CSL_CITATION {"citationItems":[{"id":"ITEM-1","itemData":{"abstract":"Keterempilan berbahasa terdiri dari empat keterampilan, yaitu menyimak, berbicara, membaca dan menulis. Keterampilan menulis merupakan keterampilan yang kompleks. Karena menulis menggabungkan unsur-unsur keterampilan berbahasa yang lain. Dengan demikian banyak sekali manfaat yang bisa didapatkan dari menulis, seperti menimbulkan rasa ingin tahu, dan menambah wawasan kaidah bahasa. Ada banyak sekali jenis keterampilan menulis, salah satunya adalah karangan eksposisi. Karangan eksposisi adalah karangan yang berupa petunjuk, uraian atau paparan tentang suatu maksud dan tujuan. Dalam proses menulis sering ditemukan masalah yang muncul, namun masalah tersebut tentu saja bisa diatasi.","author":[{"dropping-particle":"","family":"Lazulfa","given":"Indana","non-dropping-particle":"","parse-names":false,"suffix":""}],"container-title":"Keterampilan Berbahasa Menulis Teks Eksposisi","id":"ITEM-1","issued":{"date-parts":[["2019"]]},"number-of-pages":"1-6","title":"Keterampilan Berbahasa : Menulis Karangan Eksposisi","type":"thesis"},"uris":["http://www.mendeley.com/documents/?uuid=876b240d-a104-41a1-837c-759e68d38133"]}],"mendeley":{"formattedCitation":"(Lazulfa, 2019)","plainTextFormattedCitation":"(Lazulfa, 2019)","previouslyFormattedCitation":"(Lazulf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Lazulfa, 2019)</w:t>
      </w:r>
      <w:r w:rsidRPr="00DC1B00">
        <w:rPr>
          <w:rFonts w:ascii="Times New Roman" w:hAnsi="Times New Roman" w:cs="Times New Roman"/>
          <w:sz w:val="24"/>
          <w:szCs w:val="24"/>
        </w:rPr>
        <w:fldChar w:fldCharType="end"/>
      </w:r>
      <w:r w:rsidR="00A64137" w:rsidRPr="00F931A4">
        <w:rPr>
          <w:rFonts w:ascii="Times New Roman" w:eastAsia="Times New Roman" w:hAnsi="Times New Roman" w:cs="Times New Roman"/>
          <w:sz w:val="24"/>
          <w:szCs w:val="24"/>
          <w:lang w:val="fi-FI"/>
        </w:rPr>
        <w:t>.</w:t>
      </w:r>
    </w:p>
    <w:p w14:paraId="28070E93" w14:textId="4887C253" w:rsidR="00A64137" w:rsidRPr="00F931A4" w:rsidRDefault="00A64137" w:rsidP="00F931A4">
      <w:pPr>
        <w:spacing w:after="0" w:line="480" w:lineRule="auto"/>
        <w:ind w:left="567" w:firstLine="567"/>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ada prinsipnya fungsi utama dari menulis adalah salah satu cara berkomunikasi yang tidak langsung atau dengan tulisan. Menulis sangat penting artinya dalam dunia pendidikan untuk perkembangan ilmu pengetahuan karena menulis merupakan kegiatan yang tidak dapat dipisahkan dari kehidupan pelajar,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pemerintah maupun masyrakat lainnya.</w:t>
      </w:r>
    </w:p>
    <w:p w14:paraId="1E2BCE4D" w14:textId="17AE4170" w:rsidR="001D61EF" w:rsidRPr="00F931A4" w:rsidRDefault="001D61EF"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Dengan menulis banyak sekali manfaat yang bisa didapatkan. Manfaat menulis bisa dirasakan oleh diri sendiri maupun orang lain yang membaca tulisan tersebut. Komaidi dalam Lazulfa mengemukakan enam manfaat menulis, yaitu sebagai berikut. Pertama, untuk menimbulkan rasa ingin tahu (</w:t>
      </w:r>
      <w:r w:rsidRPr="00F931A4">
        <w:rPr>
          <w:rFonts w:ascii="Times New Roman" w:hAnsi="Times New Roman" w:cs="Times New Roman"/>
          <w:i/>
          <w:iCs/>
          <w:sz w:val="24"/>
          <w:szCs w:val="24"/>
          <w:lang w:val="fi-FI"/>
        </w:rPr>
        <w:t>curiocity</w:t>
      </w:r>
      <w:r w:rsidRPr="00F931A4">
        <w:rPr>
          <w:rFonts w:ascii="Times New Roman" w:hAnsi="Times New Roman" w:cs="Times New Roman"/>
          <w:sz w:val="24"/>
          <w:szCs w:val="24"/>
          <w:lang w:val="fi-FI"/>
        </w:rPr>
        <w:t>) dan melatih kepekaan dalam melihat realitas di sekitar.</w:t>
      </w:r>
    </w:p>
    <w:p w14:paraId="081AFF23" w14:textId="1FB598C5" w:rsidR="00A64137" w:rsidRPr="00F931A4" w:rsidRDefault="001D61EF"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dua, melalui kegiatan menulis, mendorong seseorang untuk mencari referensi seperti buku, majalah, koran, dan jurnal. Melalui kegiatan tersebut, akan menambah wawasan dan pengetahuan tentang apa yang ditulis. Ketiga, melalui kegiatan menulis, terlatih untuk menyusun pemikiran dan argumen secara runtut, sistematis, dan logis. Keempat, melalui kegiatan menulis, secara psikologis akan mengurangi tingkat ketegangan dan stres. Kelima, melalui kegiatan menulis, apabila hasil tulisan dimuat oleh media massa atau diterbitkan oleh suatu penerbit, akan memperoleh kepuasan batin karena tulisannya dianggap bermanfaat bagi orang lain. Selain itu, juga memperoleh honorarium (penghargaan). Keenam, mendapatkan popularitas apabila tulisannya dibaca oleh banyak orang. Hal ini akan memperoleh kepuasan tersendiri dan merasa dihargai oleh orang lain.” Manfaat khusus kegiatan menulis </w:t>
      </w:r>
      <w:r w:rsidRPr="00F931A4">
        <w:rPr>
          <w:rFonts w:ascii="Times New Roman" w:hAnsi="Times New Roman" w:cs="Times New Roman"/>
          <w:sz w:val="24"/>
          <w:szCs w:val="24"/>
          <w:lang w:val="fi-FI"/>
        </w:rPr>
        <w:lastRenderedPageBreak/>
        <w:t xml:space="preserve">bagi kalangan akademik adalah mampu memberikan gagasan kepada suatu permasalahan global. Bahasa dapat merujuk pada pengalaman kehidupan manusia. Segala pengalaman kehidupan diungkapkan ketika berbicara, berinteraksi dengan orang lain, dan menuliskannya melalui bahasa tulis </w:t>
      </w:r>
      <w:r w:rsidRPr="00DC1B00">
        <w:rPr>
          <w:rFonts w:ascii="Times New Roman" w:hAnsi="Times New Roman" w:cs="Times New Roman"/>
          <w:sz w:val="24"/>
          <w:szCs w:val="24"/>
        </w:rPr>
        <w:fldChar w:fldCharType="begin" w:fldLock="1"/>
      </w:r>
      <w:r w:rsidR="002B16C0" w:rsidRPr="00F931A4">
        <w:rPr>
          <w:rFonts w:ascii="Times New Roman" w:hAnsi="Times New Roman" w:cs="Times New Roman"/>
          <w:sz w:val="24"/>
          <w:szCs w:val="24"/>
          <w:lang w:val="fi-FI"/>
        </w:rPr>
        <w:instrText>ADDIN CSL_CITATION {"citationItems":[{"id":"ITEM-1","itemData":{"abstract":"Keterempilan berbahasa terdiri dari empat keterampilan, yaitu menyimak, berbicara, membaca dan menulis. Keterampilan menulis merupakan keterampilan yang kompleks. Karena menulis menggabungkan unsur-unsur keterampilan berbahasa yang lain. Dengan demikian banyak sekali manfaat yang bisa didapatkan dari menulis, seperti menimbulkan rasa ingin tahu, dan menambah wawasan kaidah bahasa. Ada banyak sekali jenis keterampilan menulis, salah satunya adalah karangan eksposisi. Karangan eksposisi adalah karangan yang berupa petunjuk, uraian atau paparan tentang suatu maksud dan tujuan. Dalam proses menulis sering ditemukan masalah yang muncul, namun masalah tersebut tentu saja bisa diatasi.","author":[{"dropping-particle":"","family":"Lazulfa","given":"Indana","non-dropping-particle":"","parse-names":false,"suffix":""}],"container-title":"Keterampilan Berbahasa Menulis Teks Eksposisi","id":"ITEM-1","issued":{"date-parts":[["2019"]]},"number-of-pages":"1-6","title":"Keterampilan Berbahasa : Menulis Karangan Eksposisi","type":"thesis"},"uris":["http://www.mendeley.com/documents/?uuid=876b240d-a104-41a1-837c-759e68d38133"]}],"mendeley":{"formattedCitation":"(Lazulfa, 2019)","plainTextFormattedCitation":"(Lazulfa, 2019)","previouslyFormattedCitation":"(Lazulf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Lazulfa, 2019)</w:t>
      </w:r>
      <w:r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w:t>
      </w:r>
    </w:p>
    <w:p w14:paraId="25B6F1EC" w14:textId="27015BEA" w:rsidR="00EC7D46" w:rsidRPr="00DC1B00" w:rsidRDefault="00EC7D46">
      <w:pPr>
        <w:pStyle w:val="Heading3"/>
        <w:numPr>
          <w:ilvl w:val="2"/>
          <w:numId w:val="24"/>
        </w:numPr>
      </w:pPr>
      <w:bookmarkStart w:id="10" w:name="_Toc219271152"/>
      <w:r w:rsidRPr="00DC1B00">
        <w:t>Media Ajar</w:t>
      </w:r>
      <w:bookmarkEnd w:id="10"/>
    </w:p>
    <w:p w14:paraId="31909551" w14:textId="43725705" w:rsidR="00E534F6" w:rsidRPr="00DC1B00" w:rsidRDefault="00E534F6">
      <w:pPr>
        <w:pStyle w:val="ListParagraph"/>
        <w:numPr>
          <w:ilvl w:val="3"/>
          <w:numId w:val="24"/>
        </w:numPr>
        <w:spacing w:after="0" w:line="480" w:lineRule="auto"/>
        <w:ind w:left="1276"/>
        <w:jc w:val="both"/>
        <w:rPr>
          <w:rFonts w:ascii="Times New Roman" w:hAnsi="Times New Roman" w:cs="Times New Roman"/>
          <w:b/>
          <w:bCs/>
          <w:sz w:val="24"/>
          <w:szCs w:val="24"/>
        </w:rPr>
      </w:pPr>
      <w:r w:rsidRPr="00DC1B00">
        <w:rPr>
          <w:rFonts w:ascii="Times New Roman" w:hAnsi="Times New Roman" w:cs="Times New Roman"/>
          <w:b/>
          <w:bCs/>
          <w:sz w:val="24"/>
          <w:szCs w:val="24"/>
        </w:rPr>
        <w:t>Pengertian Media Ajar</w:t>
      </w:r>
    </w:p>
    <w:p w14:paraId="23359552" w14:textId="48D2F0EC" w:rsidR="00E534F6" w:rsidRPr="00F931A4" w:rsidRDefault="00117528" w:rsidP="00CB754D">
      <w:pPr>
        <w:spacing w:after="0" w:line="480" w:lineRule="auto"/>
        <w:ind w:left="72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ta media berasal dari bahasa latin yang merupakan bentuk jamak dari kata medium. </w:t>
      </w:r>
      <w:r w:rsidRPr="00DC1B00">
        <w:rPr>
          <w:rFonts w:ascii="Times New Roman" w:hAnsi="Times New Roman" w:cs="Times New Roman"/>
          <w:sz w:val="24"/>
          <w:szCs w:val="24"/>
        </w:rPr>
        <w:t>Secara harfiah, media berarti perantara, yaitu perantara antara sumber pesan (</w:t>
      </w:r>
      <w:r w:rsidRPr="00DC1B00">
        <w:rPr>
          <w:rFonts w:ascii="Times New Roman" w:hAnsi="Times New Roman" w:cs="Times New Roman"/>
          <w:i/>
          <w:iCs/>
          <w:sz w:val="24"/>
          <w:szCs w:val="24"/>
        </w:rPr>
        <w:t>a source</w:t>
      </w:r>
      <w:r w:rsidRPr="00DC1B00">
        <w:rPr>
          <w:rFonts w:ascii="Times New Roman" w:hAnsi="Times New Roman" w:cs="Times New Roman"/>
          <w:sz w:val="24"/>
          <w:szCs w:val="24"/>
        </w:rPr>
        <w:t>) dengan penerima pesan (</w:t>
      </w:r>
      <w:r w:rsidRPr="00DC1B00">
        <w:rPr>
          <w:rFonts w:ascii="Times New Roman" w:hAnsi="Times New Roman" w:cs="Times New Roman"/>
          <w:i/>
          <w:iCs/>
          <w:sz w:val="24"/>
          <w:szCs w:val="24"/>
        </w:rPr>
        <w:t>a receiver</w:t>
      </w:r>
      <w:r w:rsidRPr="00DC1B00">
        <w:rPr>
          <w:rFonts w:ascii="Times New Roman" w:hAnsi="Times New Roman" w:cs="Times New Roman"/>
          <w:sz w:val="24"/>
          <w:szCs w:val="24"/>
        </w:rPr>
        <w:t xml:space="preserve">). Beberapa hal yang termasuk ke dalam media adalah film, televisi, diagram, media cetak (printe materials), komputer, instruktur, dan lain sebagainya.  </w:t>
      </w:r>
      <w:r w:rsidRPr="00F931A4">
        <w:rPr>
          <w:rFonts w:ascii="Times New Roman" w:hAnsi="Times New Roman" w:cs="Times New Roman"/>
          <w:sz w:val="24"/>
          <w:szCs w:val="24"/>
          <w:lang w:val="fi-FI"/>
        </w:rPr>
        <w:t xml:space="preserve">Media adalah alat (sarana) komunikasi seperti koran, majalah, radio, televisi, film, poster, dan spanduk. Media pendidikan adalah alat dan bahan yang digunakan dalam proses pengajaran atau pembelajaran (Kamus Besar Bahasa Indonesia, 2008: 892). Media pembelajaran telah banyak dikembangkan oleh para pendidik. Menurut Nunuk Suryani </w:t>
      </w:r>
      <w:r w:rsidR="006467FC" w:rsidRPr="00DC1B00">
        <w:rPr>
          <w:rFonts w:ascii="Times New Roman" w:hAnsi="Times New Roman" w:cs="Times New Roman"/>
          <w:sz w:val="24"/>
          <w:szCs w:val="24"/>
        </w:rPr>
        <w:fldChar w:fldCharType="begin" w:fldLock="1"/>
      </w:r>
      <w:r w:rsidR="006467FC" w:rsidRPr="00F931A4">
        <w:rPr>
          <w:rFonts w:ascii="Times New Roman" w:hAnsi="Times New Roman" w:cs="Times New Roman"/>
          <w:sz w:val="24"/>
          <w:szCs w:val="24"/>
          <w:lang w:val="fi-FI"/>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Suryani, 2012)</w:t>
      </w:r>
      <w:r w:rsidR="006467FC" w:rsidRPr="00DC1B00">
        <w:rPr>
          <w:rFonts w:ascii="Times New Roman" w:hAnsi="Times New Roman" w:cs="Times New Roman"/>
          <w:sz w:val="24"/>
          <w:szCs w:val="24"/>
        </w:rPr>
        <w:fldChar w:fldCharType="end"/>
      </w:r>
      <w:r w:rsidR="006467FC"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dia pembelajaran adalah media yang digunakan dalam pembelajaran, yaitu meliputi </w:t>
      </w:r>
      <w:r w:rsidRPr="00F931A4">
        <w:rPr>
          <w:rFonts w:ascii="Times New Roman" w:hAnsi="Times New Roman" w:cs="Times New Roman"/>
          <w:sz w:val="24"/>
          <w:szCs w:val="24"/>
          <w:lang w:val="fi-FI"/>
        </w:rPr>
        <w:lastRenderedPageBreak/>
        <w:t>alat bantu guru dalam mengajar serta sarana pembawa pesan dari sumber belajar ke penerimaan pesan belaj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w:t>
      </w:r>
      <w:r w:rsidR="008B4D6E"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dia pembelajaran sangatlah membantu untuk guru yang mengajar di ruang kelas karena bisa membantu pemaham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mengenai materi yang akan diterapkan. Rudi Susilana dan Cepi Riyana</w:t>
      </w:r>
      <w:r w:rsidR="00A13924" w:rsidRPr="00F931A4">
        <w:rPr>
          <w:rFonts w:ascii="Times New Roman" w:hAnsi="Times New Roman" w:cs="Times New Roman"/>
          <w:sz w:val="24"/>
          <w:szCs w:val="24"/>
          <w:lang w:val="fi-FI"/>
        </w:rPr>
        <w:t xml:space="preserve"> </w:t>
      </w:r>
      <w:r w:rsidR="006467FC" w:rsidRPr="00DC1B00">
        <w:rPr>
          <w:rFonts w:ascii="Times New Roman" w:hAnsi="Times New Roman" w:cs="Times New Roman"/>
          <w:sz w:val="24"/>
          <w:szCs w:val="24"/>
        </w:rPr>
        <w:fldChar w:fldCharType="begin" w:fldLock="1"/>
      </w:r>
      <w:r w:rsidR="006467FC" w:rsidRPr="00F931A4">
        <w:rPr>
          <w:rFonts w:ascii="Times New Roman" w:hAnsi="Times New Roman" w:cs="Times New Roman"/>
          <w:sz w:val="24"/>
          <w:szCs w:val="24"/>
          <w:lang w:val="fi-FI"/>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Rudi Susiliana, 2008)</w:t>
      </w:r>
      <w:r w:rsidR="006467FC"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nyimpulkan bahwa media pembelajaran merupakan wadah dari pesan, materi yang ingin disampaikan adalah pesan pembelajaran, tujuan yang ingin dicapai ialah proses pembelajaran. </w:t>
      </w:r>
    </w:p>
    <w:p w14:paraId="2DBE8E08" w14:textId="1B268A2B" w:rsidR="00E534F6"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dia pembelajaran sebagai perantara informasi dari materi kepada orang yang membutuhkan informasi. Menurut Syaiful Bahri Djamarah dan Aswan Zain</w:t>
      </w:r>
      <w:r w:rsidR="006467FC" w:rsidRPr="00F931A4">
        <w:rPr>
          <w:rFonts w:ascii="Times New Roman" w:hAnsi="Times New Roman" w:cs="Times New Roman"/>
          <w:sz w:val="24"/>
          <w:szCs w:val="24"/>
          <w:lang w:val="fi-FI"/>
        </w:rPr>
        <w:t xml:space="preserve"> </w:t>
      </w:r>
      <w:r w:rsidR="006467FC" w:rsidRPr="00DC1B00">
        <w:rPr>
          <w:rFonts w:ascii="Times New Roman" w:hAnsi="Times New Roman" w:cs="Times New Roman"/>
          <w:sz w:val="24"/>
          <w:szCs w:val="24"/>
        </w:rPr>
        <w:fldChar w:fldCharType="begin" w:fldLock="1"/>
      </w:r>
      <w:r w:rsidR="004E455C" w:rsidRPr="00F931A4">
        <w:rPr>
          <w:rFonts w:ascii="Times New Roman" w:hAnsi="Times New Roman" w:cs="Times New Roman"/>
          <w:sz w:val="24"/>
          <w:szCs w:val="24"/>
          <w:lang w:val="fi-FI"/>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6467FC" w:rsidRPr="00DC1B00">
        <w:rPr>
          <w:rFonts w:ascii="Times New Roman" w:hAnsi="Times New Roman" w:cs="Times New Roman"/>
          <w:sz w:val="24"/>
          <w:szCs w:val="24"/>
        </w:rPr>
        <w:fldChar w:fldCharType="separate"/>
      </w:r>
      <w:r w:rsidR="006467FC" w:rsidRPr="00F931A4">
        <w:rPr>
          <w:rFonts w:ascii="Times New Roman" w:hAnsi="Times New Roman" w:cs="Times New Roman"/>
          <w:noProof/>
          <w:sz w:val="24"/>
          <w:szCs w:val="24"/>
          <w:lang w:val="fi-FI"/>
        </w:rPr>
        <w:t>(Syaiful Bahri Djamarah, 2013)</w:t>
      </w:r>
      <w:r w:rsidR="006467FC"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dia pembelajaran adalah salah satu sumber belajar yang memperkaya wawasan anak didik, serta harus disesuaikan dengan perumusan tujuan instruksional, dan tentu saja dengan kompetensi guru itu sendiri. Dari beberapa pengertian media dan media pembelajaran di atas dapat disimpulkan bahwa media atau media pembelajaran itu adalah segala bentuk informasi baik digital maupun cetak yang memberikan informasi atau berita kepada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lam menambah </w:t>
      </w:r>
      <w:r w:rsidRPr="00F931A4">
        <w:rPr>
          <w:rFonts w:ascii="Times New Roman" w:hAnsi="Times New Roman" w:cs="Times New Roman"/>
          <w:sz w:val="24"/>
          <w:szCs w:val="24"/>
          <w:lang w:val="fi-FI"/>
        </w:rPr>
        <w:lastRenderedPageBreak/>
        <w:t xml:space="preserve">wawasan dan pengetahuan bag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guna menunjang proses pembelajaran yang dilakukan didalam kelas serta untuk mencapai hasil belajar yang baik.</w:t>
      </w:r>
      <w:r w:rsidR="008B4D6E" w:rsidRPr="00F931A4">
        <w:rPr>
          <w:rFonts w:ascii="Times New Roman" w:hAnsi="Times New Roman" w:cs="Times New Roman"/>
          <w:sz w:val="24"/>
          <w:szCs w:val="24"/>
          <w:lang w:val="fi-FI"/>
        </w:rPr>
        <w:t xml:space="preserve"> </w:t>
      </w:r>
    </w:p>
    <w:p w14:paraId="1000D0C1" w14:textId="22F46C23" w:rsidR="00E534F6" w:rsidRPr="00DC1B00" w:rsidRDefault="00117528">
      <w:pPr>
        <w:pStyle w:val="Heading4"/>
        <w:numPr>
          <w:ilvl w:val="3"/>
          <w:numId w:val="78"/>
        </w:numPr>
        <w:ind w:left="1276"/>
      </w:pPr>
      <w:r w:rsidRPr="00DC1B00">
        <w:t xml:space="preserve">Fungsi dan Manfaat </w:t>
      </w:r>
    </w:p>
    <w:p w14:paraId="73936F94" w14:textId="025B9F74" w:rsidR="00117528" w:rsidRPr="00DC1B00" w:rsidRDefault="00117528" w:rsidP="00E534F6">
      <w:pPr>
        <w:spacing w:after="0" w:line="480" w:lineRule="auto"/>
        <w:ind w:left="720"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dia pembelajaran merupakan alat yang digunakan untuk membantu guru dalam menerapkan materi yang digunakan, sehingga dalam media pembelajaran tersebut mempunyai fungsi dan manfaat yang digunakan untuk mencapai keberhasilan dalam proses pembelajaran. </w:t>
      </w:r>
    </w:p>
    <w:p w14:paraId="7A2C7AF8" w14:textId="39F1F7E4" w:rsidR="00117528" w:rsidRPr="00DC1B00" w:rsidRDefault="00117528">
      <w:pPr>
        <w:pStyle w:val="ListParagraph"/>
        <w:numPr>
          <w:ilvl w:val="4"/>
          <w:numId w:val="78"/>
        </w:numPr>
        <w:spacing w:after="0" w:line="480" w:lineRule="auto"/>
        <w:ind w:left="1560" w:hanging="851"/>
        <w:jc w:val="both"/>
        <w:rPr>
          <w:rFonts w:ascii="Times New Roman" w:hAnsi="Times New Roman" w:cs="Times New Roman"/>
          <w:sz w:val="24"/>
          <w:szCs w:val="24"/>
        </w:rPr>
      </w:pPr>
      <w:r w:rsidRPr="00DC1B00">
        <w:rPr>
          <w:rFonts w:ascii="Times New Roman" w:hAnsi="Times New Roman" w:cs="Times New Roman"/>
          <w:b/>
          <w:bCs/>
          <w:sz w:val="24"/>
          <w:szCs w:val="24"/>
        </w:rPr>
        <w:t>Fungsi Media Pembelajaran</w:t>
      </w:r>
      <w:r w:rsidRPr="00DC1B00">
        <w:rPr>
          <w:rFonts w:ascii="Times New Roman" w:hAnsi="Times New Roman" w:cs="Times New Roman"/>
          <w:sz w:val="24"/>
          <w:szCs w:val="24"/>
        </w:rPr>
        <w:t xml:space="preserve"> </w:t>
      </w:r>
    </w:p>
    <w:p w14:paraId="3906B049" w14:textId="7AEF524A" w:rsidR="00117528" w:rsidRPr="00F931A4" w:rsidRDefault="00117528" w:rsidP="00F931A4">
      <w:pPr>
        <w:spacing w:after="0" w:line="480" w:lineRule="auto"/>
        <w:ind w:left="709"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ina Sanjaya (2012: 207-209), mengemukakan bahwa fungsi dan peran sebagai berikut: </w:t>
      </w:r>
    </w:p>
    <w:p w14:paraId="50A5B9FC" w14:textId="07664A7D" w:rsidR="00117528" w:rsidRPr="00F931A4" w:rsidRDefault="00117528">
      <w:pPr>
        <w:pStyle w:val="ListParagraph"/>
        <w:numPr>
          <w:ilvl w:val="0"/>
          <w:numId w:val="28"/>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angkap suatu objek atau peristiwa-peristiwa tertentu </w:t>
      </w:r>
    </w:p>
    <w:p w14:paraId="00DCCDBF" w14:textId="520FA633" w:rsidR="00117528" w:rsidRPr="00F931A4" w:rsidRDefault="00117528">
      <w:pPr>
        <w:pStyle w:val="ListParagraph"/>
        <w:numPr>
          <w:ilvl w:val="0"/>
          <w:numId w:val="28"/>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anipulasi keadaan, peristiwa, atau objek tertentu </w:t>
      </w:r>
    </w:p>
    <w:p w14:paraId="31CDB9A8" w14:textId="065C1C97" w:rsidR="00117528" w:rsidRPr="00DC1B00" w:rsidRDefault="00117528">
      <w:pPr>
        <w:pStyle w:val="ListParagraph"/>
        <w:numPr>
          <w:ilvl w:val="0"/>
          <w:numId w:val="28"/>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nambah gairah dan motivasi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3C582E63" w14:textId="792B2704" w:rsidR="00117528" w:rsidRPr="00DC1B00" w:rsidRDefault="00117528">
      <w:pPr>
        <w:pStyle w:val="ListParagraph"/>
        <w:numPr>
          <w:ilvl w:val="0"/>
          <w:numId w:val="28"/>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miliki nilai praktis </w:t>
      </w:r>
    </w:p>
    <w:p w14:paraId="27791656" w14:textId="18F7A7F5"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Dari fungsi media tersebut bahwa fungsi media pembelajaran untuk menangkap suatu objek dan dapat menambah motivasi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Menurut </w:t>
      </w:r>
      <w:r w:rsidRPr="00DC1B00">
        <w:rPr>
          <w:rFonts w:ascii="Times New Roman" w:hAnsi="Times New Roman" w:cs="Times New Roman"/>
          <w:sz w:val="24"/>
          <w:szCs w:val="24"/>
        </w:rPr>
        <w:lastRenderedPageBreak/>
        <w:t xml:space="preserve">Daryanto (2013: 10-12), merinci fungsi media dalam proses pembelajaran adalah sebagai berikut: </w:t>
      </w:r>
    </w:p>
    <w:p w14:paraId="0FDF67CD" w14:textId="1001C56F"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yaksikan benda yang ada atau peristiwa yang terjadi pada masa lampau. </w:t>
      </w:r>
    </w:p>
    <w:p w14:paraId="261E4A87" w14:textId="440947D3"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gamati benda/peristiwa yang sukar dikunjungi, baik karena jaraknya jauh, berbahaya atau terlarang</w:t>
      </w:r>
    </w:p>
    <w:p w14:paraId="7908DE48" w14:textId="14C3BAAF"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peroleh gambaran yang jelas tentang benda/hal-hal yang sukar diamati secara langsung karena ukurannya yang tidak memungkinkan, baik karena terlalu besar atau terlalu kecil. </w:t>
      </w:r>
    </w:p>
    <w:p w14:paraId="2FFEF219" w14:textId="799E9B69"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dengar suara yang sukar ditangkap dengan telinga secara langsung. </w:t>
      </w:r>
    </w:p>
    <w:p w14:paraId="5CDF866E" w14:textId="0C7FAB38"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Mengamati dengan teliti binatang-binatang yang sukar diamati secara langsung</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karena sukar ditangkap. </w:t>
      </w:r>
    </w:p>
    <w:p w14:paraId="3DD95EE0" w14:textId="1A0CAFB3"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gamati peristiwa-peristiwa yang jarang terjadi atau berbahaya untuk didekati. </w:t>
      </w:r>
    </w:p>
    <w:p w14:paraId="08247C57" w14:textId="3F44F8E3"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ngamati dengan jelas benda-benda yang mudah rusak/sukar diawetkan. </w:t>
      </w:r>
    </w:p>
    <w:p w14:paraId="7AC2D4D7" w14:textId="3DF75419"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engan mudah membandingkan sesuatu. </w:t>
      </w:r>
    </w:p>
    <w:p w14:paraId="1812E046" w14:textId="44182F0C"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apat melihat secara cepat suatu proses yang berlangsung secara lambat. </w:t>
      </w:r>
    </w:p>
    <w:p w14:paraId="5C4C6AAA" w14:textId="5AA3F450"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Dapat melihat secara lambat gerakan-gerakan yang berlangsung secara cepat. </w:t>
      </w:r>
    </w:p>
    <w:p w14:paraId="227D6AEB" w14:textId="668B8E5E"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gamati gerakan-gerakan mesin/alat yang sukar diamati secara langsung. </w:t>
      </w:r>
    </w:p>
    <w:p w14:paraId="407B770A" w14:textId="58A63DFB"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lihat bagian-bagian yang tersembunyi dari suatu alat. </w:t>
      </w:r>
    </w:p>
    <w:p w14:paraId="22DB32E2" w14:textId="0FDF3222"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lihat ringkasan dari suatu rangkaian pengamatan yang panjang/lama.</w:t>
      </w:r>
    </w:p>
    <w:p w14:paraId="7E1B2857" w14:textId="7B987BEE" w:rsidR="00117528" w:rsidRPr="00F931A4" w:rsidRDefault="00117528">
      <w:pPr>
        <w:pStyle w:val="ListParagraph"/>
        <w:numPr>
          <w:ilvl w:val="0"/>
          <w:numId w:val="29"/>
        </w:numPr>
        <w:spacing w:after="0" w:line="480" w:lineRule="auto"/>
        <w:ind w:left="1276"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pat menjangkau audien yang besar jumlahnya dan mengamati suatu objek secara serempak. </w:t>
      </w:r>
    </w:p>
    <w:p w14:paraId="37C07028" w14:textId="52F5F45B" w:rsidR="00117528" w:rsidRPr="00DC1B00" w:rsidRDefault="00117528">
      <w:pPr>
        <w:pStyle w:val="ListParagraph"/>
        <w:numPr>
          <w:ilvl w:val="0"/>
          <w:numId w:val="29"/>
        </w:numPr>
        <w:spacing w:after="0" w:line="480" w:lineRule="auto"/>
        <w:ind w:left="1276"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Dapat belajar sesuai dengan kemampuan, minat, dan temponya masing-masing. </w:t>
      </w:r>
    </w:p>
    <w:p w14:paraId="548847B5" w14:textId="3FFA9CEB" w:rsidR="00117528" w:rsidRPr="00DC1B00" w:rsidRDefault="00117528" w:rsidP="00F931A4">
      <w:pPr>
        <w:spacing w:after="0" w:line="480" w:lineRule="auto"/>
        <w:ind w:left="709"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Fungsi media pembelajaran juga bermacam-macam adanya digunakan untuk mendengarkan saat proses pembelajaran, mengamati materi pembelajaran yang diterapkan dan memberikan simulasi tentang materi yang diajarkan. Menurut Rudi Susilana dan Cepi Riyana (2008: 910), fungsi media pembelajaran dapat ditekankan dalam beberapa hal, antara lain: </w:t>
      </w:r>
    </w:p>
    <w:p w14:paraId="7F8348B9" w14:textId="77777777" w:rsidR="00866780"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arana untuk mewujudkan situasi pembelajaran yang lebih efektif. </w:t>
      </w:r>
    </w:p>
    <w:p w14:paraId="6D10F702" w14:textId="568D22F7"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merupakan bagian integral dari keseluruhan proses pembelajaran. </w:t>
      </w:r>
    </w:p>
    <w:p w14:paraId="1D3F3C0D" w14:textId="6FC3FFC1"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dia pembelajaran dalam penggunaannya harus relevan dengan kompetensi yang ingin dicapai dan isi pembelajaran itu sendiri. </w:t>
      </w:r>
    </w:p>
    <w:p w14:paraId="52F5E50A" w14:textId="5E7A1F9A" w:rsidR="00117528" w:rsidRPr="00F931A4" w:rsidRDefault="00117528">
      <w:pPr>
        <w:pStyle w:val="ListParagraph"/>
        <w:numPr>
          <w:ilvl w:val="0"/>
          <w:numId w:val="30"/>
        </w:numPr>
        <w:spacing w:after="0" w:line="480" w:lineRule="auto"/>
        <w:ind w:left="1276"/>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bukan fungsi sebagai alat hiburan, dengan demikian tidak diperkenankan menggunakannya hanya sekedar untuk permainan atau memancing perhati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mata.</w:t>
      </w:r>
    </w:p>
    <w:p w14:paraId="7093F0A6" w14:textId="52439420" w:rsidR="00117528"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berfungsi untuk mempercepat proses belajar. </w:t>
      </w:r>
    </w:p>
    <w:p w14:paraId="42F8C2DE" w14:textId="1FF4EAA5" w:rsidR="00117528"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berfungsi untuk meningkatkan kualitas proses belajar-mengajar. </w:t>
      </w:r>
    </w:p>
    <w:p w14:paraId="5007D384" w14:textId="77777777" w:rsidR="00866780" w:rsidRPr="00DC1B00" w:rsidRDefault="00117528">
      <w:pPr>
        <w:pStyle w:val="ListParagraph"/>
        <w:numPr>
          <w:ilvl w:val="0"/>
          <w:numId w:val="30"/>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Media pembelajaran meletakkan dasar-dasar yang konkret untuk berfikir, oleh karena itu dapat mengurangi terjadinya penyakit verbalisme. </w:t>
      </w:r>
    </w:p>
    <w:p w14:paraId="383BAB4B" w14:textId="64273ACE" w:rsidR="00866780" w:rsidRPr="00DC1B00" w:rsidRDefault="00117528" w:rsidP="00F931A4">
      <w:pPr>
        <w:spacing w:after="0" w:line="480" w:lineRule="auto"/>
        <w:ind w:left="709" w:firstLine="540"/>
        <w:jc w:val="both"/>
        <w:rPr>
          <w:rFonts w:ascii="Times New Roman" w:hAnsi="Times New Roman" w:cs="Times New Roman"/>
          <w:sz w:val="24"/>
          <w:szCs w:val="24"/>
        </w:rPr>
      </w:pPr>
      <w:r w:rsidRPr="00DC1B00">
        <w:rPr>
          <w:rFonts w:ascii="Times New Roman" w:hAnsi="Times New Roman" w:cs="Times New Roman"/>
          <w:sz w:val="24"/>
          <w:szCs w:val="24"/>
        </w:rPr>
        <w:t>Fungsi media pembelajaran tersebut dapat digunakan untuk mempercepat proses pemahaman dalam belajar di ruang kelas, karena dengan adanya media pembelajaran yang</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digunakan saat belajar dapat meningkatkan kualitas proses pembelajaran yang diterapkan. </w:t>
      </w:r>
    </w:p>
    <w:p w14:paraId="5797023C" w14:textId="68124E8C" w:rsidR="00117528" w:rsidRPr="00DC1B00" w:rsidRDefault="00117528" w:rsidP="00F931A4">
      <w:pPr>
        <w:spacing w:after="0" w:line="480" w:lineRule="auto"/>
        <w:ind w:left="709"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Menurut Rayandra Asyhar (2012: 42), penggunaan media dalam pembelajaran tidak hanya berperan sebagai alat </w:t>
      </w:r>
      <w:proofErr w:type="gramStart"/>
      <w:r w:rsidRPr="00DC1B00">
        <w:rPr>
          <w:rFonts w:ascii="Times New Roman" w:hAnsi="Times New Roman" w:cs="Times New Roman"/>
          <w:sz w:val="24"/>
          <w:szCs w:val="24"/>
        </w:rPr>
        <w:t>bantu</w:t>
      </w:r>
      <w:proofErr w:type="gramEnd"/>
      <w:r w:rsidRPr="00DC1B00">
        <w:rPr>
          <w:rFonts w:ascii="Times New Roman" w:hAnsi="Times New Roman" w:cs="Times New Roman"/>
          <w:sz w:val="24"/>
          <w:szCs w:val="24"/>
        </w:rPr>
        <w:t xml:space="preserve"> akan tetapi juga merupakan strategi </w:t>
      </w:r>
      <w:r w:rsidRPr="00DC1B00">
        <w:rPr>
          <w:rFonts w:ascii="Times New Roman" w:hAnsi="Times New Roman" w:cs="Times New Roman"/>
          <w:sz w:val="24"/>
          <w:szCs w:val="24"/>
        </w:rPr>
        <w:lastRenderedPageBreak/>
        <w:t xml:space="preserve">pembelajaran. Dari pembahasan dapat disimpulkan bahwa media memiliki beberapa fungsi dalam pembelajaran, yaitu: </w:t>
      </w:r>
    </w:p>
    <w:p w14:paraId="573D9F59" w14:textId="7EC53D25"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Sebagai sumber belajar </w:t>
      </w:r>
    </w:p>
    <w:p w14:paraId="7216F438" w14:textId="7EF200E3"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semantik </w:t>
      </w:r>
    </w:p>
    <w:p w14:paraId="75A3EED8" w14:textId="424B92B1"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fiksatif </w:t>
      </w:r>
    </w:p>
    <w:p w14:paraId="2D0EC0E4" w14:textId="2057241B"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manipulatif </w:t>
      </w:r>
    </w:p>
    <w:p w14:paraId="2A0ABE60" w14:textId="3AB57110"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distributif </w:t>
      </w:r>
    </w:p>
    <w:p w14:paraId="3E67F384" w14:textId="4660F445"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Fungsi psikomotorik</w:t>
      </w:r>
    </w:p>
    <w:p w14:paraId="36B66F8F" w14:textId="1FD7431E"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psikologis </w:t>
      </w:r>
    </w:p>
    <w:p w14:paraId="0FE29D1D" w14:textId="067B0F54" w:rsidR="00117528" w:rsidRPr="00DC1B00" w:rsidRDefault="00117528">
      <w:pPr>
        <w:pStyle w:val="ListParagraph"/>
        <w:numPr>
          <w:ilvl w:val="0"/>
          <w:numId w:val="31"/>
        </w:numPr>
        <w:spacing w:after="0" w:line="480" w:lineRule="auto"/>
        <w:ind w:left="1276"/>
        <w:jc w:val="both"/>
        <w:rPr>
          <w:rFonts w:ascii="Times New Roman" w:hAnsi="Times New Roman" w:cs="Times New Roman"/>
          <w:sz w:val="24"/>
          <w:szCs w:val="24"/>
        </w:rPr>
      </w:pPr>
      <w:r w:rsidRPr="00DC1B00">
        <w:rPr>
          <w:rFonts w:ascii="Times New Roman" w:hAnsi="Times New Roman" w:cs="Times New Roman"/>
          <w:sz w:val="24"/>
          <w:szCs w:val="24"/>
        </w:rPr>
        <w:t xml:space="preserve">Fungsi sosio-kultural </w:t>
      </w:r>
    </w:p>
    <w:p w14:paraId="3F7FB41D" w14:textId="43E663CC"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Selain itu fungsi media juga dapat digunakan sebagai sumber belajar dan juga psikologis dari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tidak tergantung pembelajaran yang hanya menggunakan teori saja. Menurut Nunuk Suryani (2012: 146) media pembelajaran berfungsi: </w:t>
      </w:r>
    </w:p>
    <w:p w14:paraId="6B312697" w14:textId="70D33C83"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Alat </w:t>
      </w:r>
      <w:proofErr w:type="gramStart"/>
      <w:r w:rsidRPr="00DC1B00">
        <w:rPr>
          <w:rFonts w:ascii="Times New Roman" w:hAnsi="Times New Roman" w:cs="Times New Roman"/>
          <w:sz w:val="24"/>
          <w:szCs w:val="24"/>
        </w:rPr>
        <w:t>bantu</w:t>
      </w:r>
      <w:proofErr w:type="gramEnd"/>
      <w:r w:rsidRPr="00DC1B00">
        <w:rPr>
          <w:rFonts w:ascii="Times New Roman" w:hAnsi="Times New Roman" w:cs="Times New Roman"/>
          <w:sz w:val="24"/>
          <w:szCs w:val="24"/>
        </w:rPr>
        <w:t xml:space="preserve"> untuk mewujudkan situasi belajar-mengajar yang efektif. </w:t>
      </w:r>
    </w:p>
    <w:p w14:paraId="57A26132" w14:textId="634D4F77"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Bagian integral dari keseluruhan situasi belajar-mengajar. </w:t>
      </w:r>
    </w:p>
    <w:p w14:paraId="2AE0FD2A" w14:textId="27EE6478"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letakkan dasar-dasar yang konkret dari konsep yang abstrak sehingga dapat mengurangi pemahaman yang bersifat verbalisme. </w:t>
      </w:r>
    </w:p>
    <w:p w14:paraId="145D0017" w14:textId="6150DAFC" w:rsidR="00117528" w:rsidRPr="00F931A4" w:rsidRDefault="00117528">
      <w:pPr>
        <w:pStyle w:val="ListParagraph"/>
        <w:numPr>
          <w:ilvl w:val="0"/>
          <w:numId w:val="32"/>
        </w:numPr>
        <w:spacing w:after="0" w:line="480" w:lineRule="auto"/>
        <w:ind w:left="1134"/>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angkitkan motivasi belajar peserta didik. </w:t>
      </w:r>
    </w:p>
    <w:p w14:paraId="4ED91EF0" w14:textId="46E6A163" w:rsidR="00117528" w:rsidRPr="00DC1B00" w:rsidRDefault="00117528">
      <w:pPr>
        <w:pStyle w:val="ListParagraph"/>
        <w:numPr>
          <w:ilvl w:val="0"/>
          <w:numId w:val="32"/>
        </w:numPr>
        <w:spacing w:after="0" w:line="480" w:lineRule="auto"/>
        <w:ind w:left="1134"/>
        <w:jc w:val="both"/>
        <w:rPr>
          <w:rFonts w:ascii="Times New Roman" w:hAnsi="Times New Roman" w:cs="Times New Roman"/>
          <w:sz w:val="24"/>
          <w:szCs w:val="24"/>
        </w:rPr>
      </w:pPr>
      <w:r w:rsidRPr="00DC1B00">
        <w:rPr>
          <w:rFonts w:ascii="Times New Roman" w:hAnsi="Times New Roman" w:cs="Times New Roman"/>
          <w:sz w:val="24"/>
          <w:szCs w:val="24"/>
        </w:rPr>
        <w:t xml:space="preserve">Mempertinggi mutu belajar-mengajar. </w:t>
      </w:r>
    </w:p>
    <w:p w14:paraId="34744FED" w14:textId="4A24537C"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Dari beberapa teori fungsi media pembelajaran tersebut, peneliti dapat menyimpulkan bahwa fungsi media pembelajaran tersebut tidak hanya untuk menarik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erhadap proses pembelajaran, tetapi juga dapat membantu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proses pembelajaranya yang efektif dan kondusif, dapat membangkitkan semangat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lebih tinggi, akan tetapi fungsi media pembelajaran juga</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dapat menjadi alat hibur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pembelajarannya tidak terlalu monoton. </w:t>
      </w:r>
    </w:p>
    <w:p w14:paraId="1611EF34" w14:textId="33DCD028" w:rsidR="00D93E0B" w:rsidRPr="00F931A4" w:rsidRDefault="00F931A4" w:rsidP="00F931A4">
      <w:pPr>
        <w:ind w:left="709"/>
        <w:rPr>
          <w:rFonts w:ascii="Times New Roman" w:hAnsi="Times New Roman" w:cs="Times New Roman"/>
          <w:b/>
          <w:bCs/>
          <w:sz w:val="24"/>
          <w:szCs w:val="24"/>
        </w:rPr>
      </w:pPr>
      <w:r>
        <w:rPr>
          <w:rFonts w:ascii="Times New Roman" w:hAnsi="Times New Roman" w:cs="Times New Roman"/>
          <w:b/>
          <w:bCs/>
          <w:sz w:val="24"/>
          <w:szCs w:val="24"/>
        </w:rPr>
        <w:t xml:space="preserve">2.1.3.1.2 </w:t>
      </w:r>
      <w:r w:rsidR="00117528" w:rsidRPr="00F931A4">
        <w:rPr>
          <w:rFonts w:ascii="Times New Roman" w:hAnsi="Times New Roman" w:cs="Times New Roman"/>
          <w:b/>
          <w:bCs/>
          <w:sz w:val="24"/>
          <w:szCs w:val="24"/>
        </w:rPr>
        <w:t xml:space="preserve">Manfaat Media </w:t>
      </w:r>
      <w:r w:rsidR="00D93E0B" w:rsidRPr="00F931A4">
        <w:rPr>
          <w:rFonts w:ascii="Times New Roman" w:hAnsi="Times New Roman" w:cs="Times New Roman"/>
          <w:b/>
          <w:bCs/>
          <w:sz w:val="24"/>
          <w:szCs w:val="24"/>
        </w:rPr>
        <w:t>P</w:t>
      </w:r>
      <w:r w:rsidR="00117528" w:rsidRPr="00F931A4">
        <w:rPr>
          <w:rFonts w:ascii="Times New Roman" w:hAnsi="Times New Roman" w:cs="Times New Roman"/>
          <w:b/>
          <w:bCs/>
          <w:sz w:val="24"/>
          <w:szCs w:val="24"/>
        </w:rPr>
        <w:t xml:space="preserve">embelajaran </w:t>
      </w:r>
    </w:p>
    <w:p w14:paraId="2AB61D97" w14:textId="37D2AC47"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anfaat media pembelajaran dalam belajar sangatlah diperlukan untuk mengukur peningkatan pemaham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menguasai materi, Nana Sudjana &amp; Rivai </w:t>
      </w:r>
      <w:r w:rsidR="004E455C" w:rsidRPr="00DC1B00">
        <w:rPr>
          <w:rFonts w:ascii="Times New Roman" w:hAnsi="Times New Roman" w:cs="Times New Roman"/>
          <w:sz w:val="24"/>
          <w:szCs w:val="24"/>
        </w:rPr>
        <w:fldChar w:fldCharType="begin" w:fldLock="1"/>
      </w:r>
      <w:r w:rsidR="004E455C" w:rsidRPr="00DC1B00">
        <w:rPr>
          <w:rFonts w:ascii="Times New Roman" w:hAnsi="Times New Roman" w:cs="Times New Roman"/>
          <w:sz w:val="24"/>
          <w:szCs w:val="24"/>
        </w:rPr>
        <w:instrText>ADDIN CSL_CITATION {"citationItems":[{"id":"ITEM-1","itemData":{"author":[{"dropping-particle":"","family":"Rivai","given":"Nana Sudjana dan Ahmad","non-dropping-particle":"","parse-names":false,"suffix":""}],"id":"ITEM-1","issued":{"date-parts":[["2013"]]},"publisher":"Sinar Baru Algensido","publisher-place":"Bandung","title":"Media Pengajaran","type":"book"},"uris":["http://www.mendeley.com/documents/?uuid=be6054fd-3515-4b5e-964f-fbdd177e3410"]}],"mendeley":{"formattedCitation":"(Rivai, 2013)","plainTextFormattedCitation":"(Rivai, 2013)","previouslyFormattedCitation":"(Rivai, 2013)"},"properties":{"noteIndex":0},"schema":"https://github.com/citation-style-language/schema/raw/master/csl-citation.json"}</w:instrText>
      </w:r>
      <w:r w:rsidR="004E455C" w:rsidRPr="00DC1B00">
        <w:rPr>
          <w:rFonts w:ascii="Times New Roman" w:hAnsi="Times New Roman" w:cs="Times New Roman"/>
          <w:sz w:val="24"/>
          <w:szCs w:val="24"/>
        </w:rPr>
        <w:fldChar w:fldCharType="separate"/>
      </w:r>
      <w:r w:rsidR="004E455C" w:rsidRPr="00DC1B00">
        <w:rPr>
          <w:rFonts w:ascii="Times New Roman" w:hAnsi="Times New Roman" w:cs="Times New Roman"/>
          <w:noProof/>
          <w:sz w:val="24"/>
          <w:szCs w:val="24"/>
        </w:rPr>
        <w:t>(Rivai, 2013)</w:t>
      </w:r>
      <w:r w:rsidR="004E455C"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dan Azhar Arsyad </w:t>
      </w:r>
      <w:r w:rsidR="004E455C" w:rsidRPr="00DC1B00">
        <w:rPr>
          <w:rFonts w:ascii="Times New Roman" w:hAnsi="Times New Roman" w:cs="Times New Roman"/>
          <w:sz w:val="24"/>
          <w:szCs w:val="24"/>
        </w:rPr>
        <w:fldChar w:fldCharType="begin" w:fldLock="1"/>
      </w:r>
      <w:r w:rsidR="00360B35" w:rsidRPr="00DC1B00">
        <w:rPr>
          <w:rFonts w:ascii="Times New Roman" w:hAnsi="Times New Roman" w:cs="Times New Roman"/>
          <w:sz w:val="24"/>
          <w:szCs w:val="24"/>
        </w:rPr>
        <w:instrText>ADDIN CSL_CITATION {"citationItems":[{"id":"ITEM-1","itemData":{"author":[{"dropping-particle":"","family":"Arsyad","given":"Azhar","non-dropping-particle":"","parse-names":false,"suffix":""}],"id":"ITEM-1","issued":{"date-parts":[["2014"]]},"publisher":"PT Raja Grafindo Persada","publisher-place":"Jakarta","title":"Media Pembelajaran","type":"book"},"uris":["http://www.mendeley.com/documents/?uuid=0e382fda-9c8b-45c9-b4d1-74adcf38a9a5"]}],"mendeley":{"formattedCitation":"(Arsyad, 2014)","plainTextFormattedCitation":"(Arsyad, 2014)","previouslyFormattedCitation":"(Arsyad, 2014)"},"properties":{"noteIndex":0},"schema":"https://github.com/citation-style-language/schema/raw/master/csl-citation.json"}</w:instrText>
      </w:r>
      <w:r w:rsidR="004E455C" w:rsidRPr="00DC1B00">
        <w:rPr>
          <w:rFonts w:ascii="Times New Roman" w:hAnsi="Times New Roman" w:cs="Times New Roman"/>
          <w:sz w:val="24"/>
          <w:szCs w:val="24"/>
        </w:rPr>
        <w:fldChar w:fldCharType="separate"/>
      </w:r>
      <w:r w:rsidR="004E455C" w:rsidRPr="00DC1B00">
        <w:rPr>
          <w:rFonts w:ascii="Times New Roman" w:hAnsi="Times New Roman" w:cs="Times New Roman"/>
          <w:noProof/>
          <w:sz w:val="24"/>
          <w:szCs w:val="24"/>
        </w:rPr>
        <w:t>(Arsyad, 2014)</w:t>
      </w:r>
      <w:r w:rsidR="004E455C" w:rsidRPr="00DC1B00">
        <w:rPr>
          <w:rFonts w:ascii="Times New Roman" w:hAnsi="Times New Roman" w:cs="Times New Roman"/>
          <w:sz w:val="24"/>
          <w:szCs w:val="24"/>
        </w:rPr>
        <w:fldChar w:fldCharType="end"/>
      </w:r>
      <w:r w:rsidR="00360B35"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ngemukakan manfaat media pembelajaran dalam proses belajar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itu: </w:t>
      </w:r>
    </w:p>
    <w:p w14:paraId="5665052F" w14:textId="216404BB"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Pembelajaran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lebih menarik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sehingga dapat menumbuhkan motivasi belajar. </w:t>
      </w:r>
    </w:p>
    <w:p w14:paraId="5756AAA3" w14:textId="12C6F98E"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 xml:space="preserve">Bahan pembelajaran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lebih jelas maknanya sehingga dapat lebih dipahami oleh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n memungkinkannya menguasai dan mencapai tujuan pembelajaran. </w:t>
      </w:r>
    </w:p>
    <w:p w14:paraId="43C8D080" w14:textId="6EF6CD9E" w:rsidR="00117528" w:rsidRPr="00DC1B00" w:rsidRDefault="00117528">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 xml:space="preserve">Metode mengajar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lebih bervariasi, tidak semata-mata komunikasi verbal</w:t>
      </w:r>
      <w:r w:rsidR="008B4D6E"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lalui penuturan kata-kata oleh guru, sehingg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idak bosan dan guru tidak kehabisan tenaga apalagi kalau guru mengajar pada setiap jam pelajaran. </w:t>
      </w:r>
    </w:p>
    <w:p w14:paraId="7F560B1E" w14:textId="2E705449" w:rsidR="004E455C" w:rsidRPr="00DC1B00" w:rsidRDefault="00FD3A7A">
      <w:pPr>
        <w:pStyle w:val="ListParagraph"/>
        <w:numPr>
          <w:ilvl w:val="0"/>
          <w:numId w:val="33"/>
        </w:num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Mahasiswa</w:t>
      </w:r>
      <w:r w:rsidR="00117528" w:rsidRPr="00DC1B00">
        <w:rPr>
          <w:rFonts w:ascii="Times New Roman" w:hAnsi="Times New Roman" w:cs="Times New Roman"/>
          <w:sz w:val="24"/>
          <w:szCs w:val="24"/>
        </w:rPr>
        <w:t xml:space="preserve"> dapat lebih banyak melakukan kegiatan belajar sebab tidak hanya</w:t>
      </w:r>
      <w:r w:rsidR="008B4D6E" w:rsidRPr="00DC1B00">
        <w:rPr>
          <w:rFonts w:ascii="Times New Roman" w:hAnsi="Times New Roman" w:cs="Times New Roman"/>
          <w:sz w:val="24"/>
          <w:szCs w:val="24"/>
        </w:rPr>
        <w:t xml:space="preserve"> </w:t>
      </w:r>
      <w:r w:rsidR="00117528" w:rsidRPr="00DC1B00">
        <w:rPr>
          <w:rFonts w:ascii="Times New Roman" w:hAnsi="Times New Roman" w:cs="Times New Roman"/>
          <w:sz w:val="24"/>
          <w:szCs w:val="24"/>
        </w:rPr>
        <w:t>mendengarkan uraian guru, tetapi juga aktivitas lain seperti mengamati, melakukan, mendemontrasikan, memerankan, dan lain-lain.</w:t>
      </w:r>
      <w:r w:rsidR="008B4D6E" w:rsidRPr="00DC1B00">
        <w:rPr>
          <w:rFonts w:ascii="Times New Roman" w:hAnsi="Times New Roman" w:cs="Times New Roman"/>
          <w:sz w:val="24"/>
          <w:szCs w:val="24"/>
        </w:rPr>
        <w:t xml:space="preserve"> </w:t>
      </w:r>
    </w:p>
    <w:p w14:paraId="4A1BE4C4" w14:textId="47E60555" w:rsidR="00117528" w:rsidRPr="00DC1B00" w:rsidRDefault="00117528" w:rsidP="00F931A4">
      <w:pPr>
        <w:spacing w:after="0" w:line="480" w:lineRule="auto"/>
        <w:ind w:left="709" w:firstLine="360"/>
        <w:jc w:val="both"/>
        <w:rPr>
          <w:rFonts w:ascii="Times New Roman" w:hAnsi="Times New Roman" w:cs="Times New Roman"/>
          <w:sz w:val="24"/>
          <w:szCs w:val="24"/>
        </w:rPr>
      </w:pPr>
      <w:r w:rsidRPr="00DC1B00">
        <w:rPr>
          <w:rFonts w:ascii="Times New Roman" w:hAnsi="Times New Roman" w:cs="Times New Roman"/>
          <w:sz w:val="24"/>
          <w:szCs w:val="24"/>
        </w:rPr>
        <w:t>Azhar Arsyad</w:t>
      </w:r>
      <w:r w:rsidR="00360B35" w:rsidRPr="00DC1B00">
        <w:rPr>
          <w:rFonts w:ascii="Times New Roman" w:hAnsi="Times New Roman" w:cs="Times New Roman"/>
          <w:sz w:val="24"/>
          <w:szCs w:val="24"/>
        </w:rPr>
        <w:t xml:space="preserve"> </w:t>
      </w:r>
      <w:r w:rsidR="00360B35" w:rsidRPr="00DC1B00">
        <w:rPr>
          <w:rFonts w:ascii="Times New Roman" w:hAnsi="Times New Roman" w:cs="Times New Roman"/>
          <w:sz w:val="24"/>
          <w:szCs w:val="24"/>
        </w:rPr>
        <w:fldChar w:fldCharType="begin" w:fldLock="1"/>
      </w:r>
      <w:r w:rsidR="00360B35" w:rsidRPr="00DC1B00">
        <w:rPr>
          <w:rFonts w:ascii="Times New Roman" w:hAnsi="Times New Roman" w:cs="Times New Roman"/>
          <w:sz w:val="24"/>
          <w:szCs w:val="24"/>
        </w:rPr>
        <w:instrText>ADDIN CSL_CITATION {"citationItems":[{"id":"ITEM-1","itemData":{"author":[{"dropping-particle":"","family":"Arsyad","given":"Azhar","non-dropping-particle":"","parse-names":false,"suffix":""}],"id":"ITEM-1","issued":{"date-parts":[["2014"]]},"publisher":"PT Raja Grafindo Persada","publisher-place":"Jakarta","title":"Media Pembelajaran","type":"book"},"uris":["http://www.mendeley.com/documents/?uuid=0e382fda-9c8b-45c9-b4d1-74adcf38a9a5"]}],"mendeley":{"formattedCitation":"(Arsyad, 2014)","plainTextFormattedCitation":"(Arsyad, 2014)","previouslyFormattedCitation":"(Arsyad, 2014)"},"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DC1B00">
        <w:rPr>
          <w:rFonts w:ascii="Times New Roman" w:hAnsi="Times New Roman" w:cs="Times New Roman"/>
          <w:noProof/>
          <w:sz w:val="24"/>
          <w:szCs w:val="24"/>
        </w:rPr>
        <w:t>(Arsyad, 2014)</w:t>
      </w:r>
      <w:r w:rsidR="00360B35"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merincikan manfaat media pembelajaran sebagai berikut:    </w:t>
      </w:r>
    </w:p>
    <w:p w14:paraId="1EAB2C7A" w14:textId="09906700"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letakkan dasar-dasar yang konkret untuk berpikir, oleh karena itu mengurangi verbalisme. </w:t>
      </w:r>
    </w:p>
    <w:p w14:paraId="27D5FB05" w14:textId="0692C368" w:rsidR="00117528" w:rsidRPr="00DC1B00" w:rsidRDefault="00117528">
      <w:pPr>
        <w:pStyle w:val="ListParagraph"/>
        <w:numPr>
          <w:ilvl w:val="0"/>
          <w:numId w:val="34"/>
        </w:numPr>
        <w:spacing w:after="0" w:line="480" w:lineRule="auto"/>
        <w:ind w:left="153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mperbesar perhati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21E7EB4E" w14:textId="2B2EF53C" w:rsidR="00117528" w:rsidRPr="00DC1B00" w:rsidRDefault="00117528">
      <w:pPr>
        <w:pStyle w:val="ListParagraph"/>
        <w:numPr>
          <w:ilvl w:val="0"/>
          <w:numId w:val="34"/>
        </w:numPr>
        <w:spacing w:after="0" w:line="480" w:lineRule="auto"/>
        <w:ind w:left="1530"/>
        <w:jc w:val="both"/>
        <w:rPr>
          <w:rFonts w:ascii="Times New Roman" w:hAnsi="Times New Roman" w:cs="Times New Roman"/>
          <w:sz w:val="24"/>
          <w:szCs w:val="24"/>
        </w:rPr>
      </w:pPr>
      <w:r w:rsidRPr="00DC1B00">
        <w:rPr>
          <w:rFonts w:ascii="Times New Roman" w:hAnsi="Times New Roman" w:cs="Times New Roman"/>
          <w:sz w:val="24"/>
          <w:szCs w:val="24"/>
        </w:rPr>
        <w:t xml:space="preserve">Meletakkan dasar-dasar yang penting untuk perkembangan belajar, oleh karena itu membuat pelajaran lebih mantap. </w:t>
      </w:r>
    </w:p>
    <w:p w14:paraId="424449B6" w14:textId="261AC486"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kan pengalaman nyata yang dapat menumbuhkan kegiatan berusaha sendiri di kalang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56E3D109" w14:textId="0881ACCD"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numbuhkan pemikiran yang teratur dan kontinyu, terutama melalui gambar hidup. </w:t>
      </w:r>
    </w:p>
    <w:p w14:paraId="65CF0EA2" w14:textId="3D8DEB1E" w:rsidR="00117528"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antu tumbuhnya pengertian yang dapat membantu perkembangan kemampuan berbahasa. </w:t>
      </w:r>
    </w:p>
    <w:p w14:paraId="1A598C2B" w14:textId="10C7016A" w:rsidR="00360B35" w:rsidRPr="00F931A4" w:rsidRDefault="00117528">
      <w:pPr>
        <w:pStyle w:val="ListParagraph"/>
        <w:numPr>
          <w:ilvl w:val="0"/>
          <w:numId w:val="34"/>
        </w:numPr>
        <w:spacing w:after="0" w:line="480" w:lineRule="auto"/>
        <w:ind w:left="153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kan pengalaman yang tidak mudah diperoleh dengan cara lain, dan membantu efisien dan keragaman yang lebih banyak dalam belajar.  </w:t>
      </w:r>
    </w:p>
    <w:p w14:paraId="6ACFED3A" w14:textId="750C1BBC" w:rsidR="00117528" w:rsidRPr="00F931A4" w:rsidRDefault="00117528" w:rsidP="00F931A4">
      <w:pPr>
        <w:spacing w:after="0" w:line="480" w:lineRule="auto"/>
        <w:ind w:left="709"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tiap media pembelajaran yang digunakan pasti mempunyai manfaat dalam penerapan saat pembelajaranya, karena manfaat media pembelajaran dapat memberikan pengalaman bag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aat belajar, serta dapat menumbuhkembangkan dalam pemahaman materi dan dapat digunakan untuk membantu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lam memecahkan masalah. </w:t>
      </w:r>
    </w:p>
    <w:p w14:paraId="5965149C" w14:textId="54363029" w:rsidR="00117528" w:rsidRPr="00F931A4" w:rsidRDefault="00117528" w:rsidP="00F931A4">
      <w:pPr>
        <w:spacing w:after="0" w:line="480" w:lineRule="auto"/>
        <w:ind w:left="567"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Menurut Nunuk Suryani</w:t>
      </w:r>
      <w:r w:rsidR="00360B35" w:rsidRPr="00F931A4">
        <w:rPr>
          <w:rFonts w:ascii="Times New Roman" w:hAnsi="Times New Roman" w:cs="Times New Roman"/>
          <w:sz w:val="24"/>
          <w:szCs w:val="24"/>
          <w:lang w:val="fi-FI"/>
        </w:rPr>
        <w:t xml:space="preserve"> </w:t>
      </w:r>
      <w:r w:rsidR="00360B35" w:rsidRPr="00DC1B00">
        <w:rPr>
          <w:rFonts w:ascii="Times New Roman" w:hAnsi="Times New Roman" w:cs="Times New Roman"/>
          <w:sz w:val="24"/>
          <w:szCs w:val="24"/>
        </w:rPr>
        <w:fldChar w:fldCharType="begin" w:fldLock="1"/>
      </w:r>
      <w:r w:rsidR="00360B35" w:rsidRPr="00F931A4">
        <w:rPr>
          <w:rFonts w:ascii="Times New Roman" w:hAnsi="Times New Roman" w:cs="Times New Roman"/>
          <w:sz w:val="24"/>
          <w:szCs w:val="24"/>
          <w:lang w:val="fi-FI"/>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F931A4">
        <w:rPr>
          <w:rFonts w:ascii="Times New Roman" w:hAnsi="Times New Roman" w:cs="Times New Roman"/>
          <w:noProof/>
          <w:sz w:val="24"/>
          <w:szCs w:val="24"/>
          <w:lang w:val="fi-FI"/>
        </w:rPr>
        <w:t>(Suryani, 2012)</w:t>
      </w:r>
      <w:r w:rsidR="00360B35"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anfaat media pembelajaran adalah: </w:t>
      </w:r>
    </w:p>
    <w:p w14:paraId="177E714E" w14:textId="1311DA26" w:rsidR="00117528" w:rsidRPr="00F931A4" w:rsidRDefault="00117528">
      <w:pPr>
        <w:pStyle w:val="ListParagraph"/>
        <w:numPr>
          <w:ilvl w:val="0"/>
          <w:numId w:val="35"/>
        </w:numPr>
        <w:spacing w:after="0" w:line="480" w:lineRule="auto"/>
        <w:ind w:left="13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perjelas penyajian pesan agar tidak terlalu verbalistis (tahu kata-katanya, tetapi tidak tahu maksudnya) </w:t>
      </w:r>
    </w:p>
    <w:p w14:paraId="68CD68F1" w14:textId="77C1E334" w:rsidR="00117528" w:rsidRPr="00DC1B00" w:rsidRDefault="00117528">
      <w:pPr>
        <w:pStyle w:val="ListParagraph"/>
        <w:numPr>
          <w:ilvl w:val="0"/>
          <w:numId w:val="35"/>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Mengatasi keterbatasan ruang, waktu dan daya indra </w:t>
      </w:r>
    </w:p>
    <w:p w14:paraId="4BBA41AB" w14:textId="0DF3D2F2" w:rsidR="00117528" w:rsidRPr="00DC1B00" w:rsidRDefault="00117528">
      <w:pPr>
        <w:pStyle w:val="ListParagraph"/>
        <w:numPr>
          <w:ilvl w:val="0"/>
          <w:numId w:val="35"/>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Dengan menggunakan media pembelajaran yang tepat dan bervariasi dapat mengatasi sikap pasif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t>
      </w:r>
    </w:p>
    <w:p w14:paraId="2278C2C5" w14:textId="6C6AB09A" w:rsidR="00117528" w:rsidRPr="00F931A4" w:rsidRDefault="00117528">
      <w:pPr>
        <w:pStyle w:val="ListParagraph"/>
        <w:numPr>
          <w:ilvl w:val="0"/>
          <w:numId w:val="35"/>
        </w:numPr>
        <w:spacing w:after="0" w:line="480" w:lineRule="auto"/>
        <w:ind w:left="13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pat menimbulkan persepsi yang sama terhadap suatu masalah </w:t>
      </w:r>
    </w:p>
    <w:p w14:paraId="473DF71A" w14:textId="44F3CFE6" w:rsidR="00117528"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ri setiap media pembelajarn yang dibuat atau diproduksi pastilah mempunyai manfaat yang berbeda-beda sesuai dengan kebutuhan dar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yang menggunakannya untuk memperjelas materi yang akan disampaikan ag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menerima pelajaran dengan mudah. Menurut Rudi Susilana dan Cepi Riyana</w:t>
      </w:r>
      <w:r w:rsidR="00360B35" w:rsidRPr="00F931A4">
        <w:rPr>
          <w:rFonts w:ascii="Times New Roman" w:hAnsi="Times New Roman" w:cs="Times New Roman"/>
          <w:sz w:val="24"/>
          <w:szCs w:val="24"/>
          <w:lang w:val="fi-FI"/>
        </w:rPr>
        <w:t xml:space="preserve"> </w:t>
      </w:r>
      <w:r w:rsidR="00360B35" w:rsidRPr="00DC1B00">
        <w:rPr>
          <w:rFonts w:ascii="Times New Roman" w:hAnsi="Times New Roman" w:cs="Times New Roman"/>
          <w:sz w:val="24"/>
          <w:szCs w:val="24"/>
        </w:rPr>
        <w:fldChar w:fldCharType="begin" w:fldLock="1"/>
      </w:r>
      <w:r w:rsidR="00F413D1" w:rsidRPr="00F931A4">
        <w:rPr>
          <w:rFonts w:ascii="Times New Roman" w:hAnsi="Times New Roman" w:cs="Times New Roman"/>
          <w:sz w:val="24"/>
          <w:szCs w:val="24"/>
          <w:lang w:val="fi-FI"/>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360B35" w:rsidRPr="00DC1B00">
        <w:rPr>
          <w:rFonts w:ascii="Times New Roman" w:hAnsi="Times New Roman" w:cs="Times New Roman"/>
          <w:sz w:val="24"/>
          <w:szCs w:val="24"/>
        </w:rPr>
        <w:fldChar w:fldCharType="separate"/>
      </w:r>
      <w:r w:rsidR="00360B35" w:rsidRPr="00F931A4">
        <w:rPr>
          <w:rFonts w:ascii="Times New Roman" w:hAnsi="Times New Roman" w:cs="Times New Roman"/>
          <w:noProof/>
          <w:sz w:val="24"/>
          <w:szCs w:val="24"/>
          <w:lang w:val="fi-FI"/>
        </w:rPr>
        <w:t>(Rudi Susiliana, 2008)</w:t>
      </w:r>
      <w:r w:rsidR="00360B35"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secara umum manfaat media pembelajaran adalah: </w:t>
      </w:r>
    </w:p>
    <w:p w14:paraId="2F3D6B00" w14:textId="3BD0FD2B"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mperjelas pesan agar tidak terlalu verbalistis </w:t>
      </w:r>
    </w:p>
    <w:p w14:paraId="19BC137F" w14:textId="1C618350"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ngatasi keterbatasan ruang, waktu tenaga dan daya indra </w:t>
      </w:r>
    </w:p>
    <w:p w14:paraId="3754121B" w14:textId="51F79EC8" w:rsidR="002852C2"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nimbulkan gairah belajar, interaksi lebih langsung antara murid dengan sumber belajar </w:t>
      </w:r>
    </w:p>
    <w:p w14:paraId="05C8F284" w14:textId="651946C0" w:rsidR="00117528" w:rsidRPr="00DC1B00" w:rsidRDefault="00117528">
      <w:pPr>
        <w:pStyle w:val="ListParagraph"/>
        <w:numPr>
          <w:ilvl w:val="1"/>
          <w:numId w:val="3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mungkinkan anak belajar mandiri sesuai dengan bakat dan kemampuan visual, auditor &amp; kinestektiknya </w:t>
      </w:r>
    </w:p>
    <w:p w14:paraId="3CEC4F81" w14:textId="3CE06DA8" w:rsidR="00117528" w:rsidRPr="00F931A4" w:rsidRDefault="00117528">
      <w:pPr>
        <w:pStyle w:val="ListParagraph"/>
        <w:numPr>
          <w:ilvl w:val="1"/>
          <w:numId w:val="36"/>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mberi rangsangan yang sama, mempersamakan pengalaman &amp; menimbulkan persepsi yang sama </w:t>
      </w:r>
    </w:p>
    <w:p w14:paraId="45139F03" w14:textId="20992631" w:rsidR="00117528" w:rsidRPr="00F931A4" w:rsidRDefault="00117528" w:rsidP="00F931A4">
      <w:pPr>
        <w:spacing w:after="0" w:line="480" w:lineRule="auto"/>
        <w:ind w:left="709"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ari beberapa teori manfaat media pembelajaran, maka peneliti dapat mengambil kesimpulan bahwa media pembelajaran sangatlah membantu pada saat proses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aat di </w:t>
      </w:r>
      <w:r w:rsidR="00FD3A7A" w:rsidRPr="00F931A4">
        <w:rPr>
          <w:rFonts w:ascii="Times New Roman" w:hAnsi="Times New Roman" w:cs="Times New Roman"/>
          <w:sz w:val="24"/>
          <w:szCs w:val="24"/>
          <w:lang w:val="fi-FI"/>
        </w:rPr>
        <w:t>perguruan tinggi</w:t>
      </w:r>
      <w:r w:rsidRPr="00F931A4">
        <w:rPr>
          <w:rFonts w:ascii="Times New Roman" w:hAnsi="Times New Roman" w:cs="Times New Roman"/>
          <w:sz w:val="24"/>
          <w:szCs w:val="24"/>
          <w:lang w:val="fi-FI"/>
        </w:rPr>
        <w:t xml:space="preserve">, karena dengan media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tidak hanya berpusat terhadap guru, tetap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mengimplementasikan proses pembelajarannya di media pembelajaran dengan adanya media pembelajar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biasanya lebih bertambah semangat belajarnya dan lebih memperhatikan pelajarannya. </w:t>
      </w:r>
    </w:p>
    <w:p w14:paraId="1CC7FCAD" w14:textId="7CDB342A" w:rsidR="00117528" w:rsidRPr="00DC1B00" w:rsidRDefault="00117528">
      <w:pPr>
        <w:pStyle w:val="Heading4"/>
        <w:numPr>
          <w:ilvl w:val="3"/>
          <w:numId w:val="78"/>
        </w:numPr>
        <w:ind w:left="1276"/>
      </w:pPr>
      <w:r w:rsidRPr="00DC1B00">
        <w:lastRenderedPageBreak/>
        <w:t xml:space="preserve">Klasifikasi Media Pembelajaran </w:t>
      </w:r>
    </w:p>
    <w:p w14:paraId="54E7A1B7" w14:textId="4F6F621F" w:rsidR="00F413D1"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Media pembelajaran mempunyai bermacam-macam bisa dalam bentuk media pembelajaran yang digital dan adanya berbentuk media cetak, menurut Wina Sanjaya</w:t>
      </w:r>
      <w:r w:rsidR="00F413D1" w:rsidRPr="00DC1B00">
        <w:rPr>
          <w:rFonts w:ascii="Times New Roman" w:hAnsi="Times New Roman" w:cs="Times New Roman"/>
          <w:sz w:val="24"/>
          <w:szCs w:val="24"/>
        </w:rPr>
        <w:t xml:space="preserve"> </w:t>
      </w:r>
      <w:r w:rsidR="00F413D1"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F413D1" w:rsidRPr="00DC1B00">
        <w:rPr>
          <w:rFonts w:ascii="Times New Roman" w:hAnsi="Times New Roman" w:cs="Times New Roman"/>
          <w:sz w:val="24"/>
          <w:szCs w:val="24"/>
        </w:rPr>
        <w:fldChar w:fldCharType="separate"/>
      </w:r>
      <w:r w:rsidR="00F413D1" w:rsidRPr="00DC1B00">
        <w:rPr>
          <w:rFonts w:ascii="Times New Roman" w:hAnsi="Times New Roman" w:cs="Times New Roman"/>
          <w:noProof/>
          <w:sz w:val="24"/>
          <w:szCs w:val="24"/>
        </w:rPr>
        <w:t>(Wina Sanjaya, 2012)</w:t>
      </w:r>
      <w:r w:rsidR="00F413D1" w:rsidRPr="00DC1B00">
        <w:rPr>
          <w:rFonts w:ascii="Times New Roman" w:hAnsi="Times New Roman" w:cs="Times New Roman"/>
          <w:sz w:val="24"/>
          <w:szCs w:val="24"/>
        </w:rPr>
        <w:fldChar w:fldCharType="end"/>
      </w:r>
      <w:r w:rsidR="00F413D1" w:rsidRPr="00DC1B00">
        <w:rPr>
          <w:rFonts w:ascii="Times New Roman" w:hAnsi="Times New Roman" w:cs="Times New Roman"/>
          <w:sz w:val="24"/>
          <w:szCs w:val="24"/>
        </w:rPr>
        <w:t>,</w:t>
      </w:r>
      <w:r w:rsidRPr="00DC1B00">
        <w:rPr>
          <w:rFonts w:ascii="Times New Roman" w:hAnsi="Times New Roman" w:cs="Times New Roman"/>
          <w:sz w:val="24"/>
          <w:szCs w:val="24"/>
        </w:rPr>
        <w:t xml:space="preserve"> media pembelajaran dapat diklasifikasikan menjadi beberapa klasifikasi tergantung dari sudut mana melihatnya, antara lain: </w:t>
      </w:r>
    </w:p>
    <w:p w14:paraId="556578AF" w14:textId="3682BC50" w:rsidR="00117528" w:rsidRPr="00DC1B00" w:rsidRDefault="00117528">
      <w:pPr>
        <w:pStyle w:val="ListParagraph"/>
        <w:numPr>
          <w:ilvl w:val="0"/>
          <w:numId w:val="37"/>
        </w:numPr>
        <w:spacing w:after="0" w:line="480" w:lineRule="auto"/>
        <w:ind w:left="1260"/>
        <w:jc w:val="both"/>
        <w:rPr>
          <w:rFonts w:ascii="Times New Roman" w:hAnsi="Times New Roman" w:cs="Times New Roman"/>
          <w:sz w:val="24"/>
          <w:szCs w:val="24"/>
        </w:rPr>
      </w:pPr>
      <w:r w:rsidRPr="00DC1B00">
        <w:rPr>
          <w:rFonts w:ascii="Times New Roman" w:hAnsi="Times New Roman" w:cs="Times New Roman"/>
          <w:sz w:val="24"/>
          <w:szCs w:val="24"/>
        </w:rPr>
        <w:t xml:space="preserve">Dilihat dari sifatnya, media dapat dibagi ke dalam: </w:t>
      </w:r>
    </w:p>
    <w:p w14:paraId="683832C4" w14:textId="481D9EE7"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Media auditif, yaitu media yang hanya dapat didengar saja, atau media yang hanya memiliki unsur suara, seperti radio dan rekaman suara.</w:t>
      </w:r>
    </w:p>
    <w:p w14:paraId="43F63614" w14:textId="722650D0"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yaitu media yang hanya dapat dilihat saja, tidak mengandung unsur suara. </w:t>
      </w:r>
    </w:p>
    <w:p w14:paraId="7C7AC707" w14:textId="010919C9" w:rsidR="00117528" w:rsidRPr="00DC1B00" w:rsidRDefault="00117528">
      <w:pPr>
        <w:pStyle w:val="ListParagraph"/>
        <w:numPr>
          <w:ilvl w:val="1"/>
          <w:numId w:val="38"/>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yaitu jenis media yang selain mengandung unsur suara juga mengandung unsur gambar yang dapat dilihat. </w:t>
      </w:r>
    </w:p>
    <w:p w14:paraId="5D8B6115" w14:textId="1C7A94E9" w:rsidR="00117528" w:rsidRPr="00F931A4" w:rsidRDefault="00117528">
      <w:pPr>
        <w:pStyle w:val="ListParagraph"/>
        <w:numPr>
          <w:ilvl w:val="0"/>
          <w:numId w:val="37"/>
        </w:numPr>
        <w:spacing w:after="0" w:line="480" w:lineRule="auto"/>
        <w:ind w:left="135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kemampuan jangkauannya, media dapat pula dibagi ke dalam: </w:t>
      </w:r>
    </w:p>
    <w:p w14:paraId="4718526C" w14:textId="32CC4A4A" w:rsidR="00117528" w:rsidRPr="00DC1B00" w:rsidRDefault="00117528">
      <w:pPr>
        <w:pStyle w:val="ListParagraph"/>
        <w:numPr>
          <w:ilvl w:val="1"/>
          <w:numId w:val="39"/>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memiliki daya liput yang luas dan serentak. </w:t>
      </w:r>
    </w:p>
    <w:p w14:paraId="389FD10F" w14:textId="6591079A" w:rsidR="00117528" w:rsidRPr="00DC1B00" w:rsidRDefault="00117528">
      <w:pPr>
        <w:pStyle w:val="ListParagraph"/>
        <w:numPr>
          <w:ilvl w:val="1"/>
          <w:numId w:val="39"/>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mempunyai daya liput yang terbatas oleh ruang dan waktu. </w:t>
      </w:r>
    </w:p>
    <w:p w14:paraId="0C8873C9" w14:textId="4E2420F4" w:rsidR="00117528" w:rsidRPr="00DC1B00"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Dilihat dari cara atau teknik pemakainnya, media dapat dibagi ke dalam: </w:t>
      </w:r>
    </w:p>
    <w:p w14:paraId="69CEA3AF" w14:textId="531F1E68" w:rsidR="00117528" w:rsidRPr="00DC1B00" w:rsidRDefault="00117528">
      <w:pPr>
        <w:pStyle w:val="ListParagraph"/>
        <w:numPr>
          <w:ilvl w:val="1"/>
          <w:numId w:val="40"/>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dia yang diproyeksikan. </w:t>
      </w:r>
    </w:p>
    <w:p w14:paraId="376A5D39" w14:textId="1FADFC8A" w:rsidR="00117528" w:rsidRPr="00DC1B00" w:rsidRDefault="00117528">
      <w:pPr>
        <w:pStyle w:val="ListParagraph"/>
        <w:numPr>
          <w:ilvl w:val="1"/>
          <w:numId w:val="40"/>
        </w:numPr>
        <w:spacing w:after="0" w:line="480" w:lineRule="auto"/>
        <w:ind w:left="1710"/>
        <w:jc w:val="both"/>
        <w:rPr>
          <w:rFonts w:ascii="Times New Roman" w:hAnsi="Times New Roman" w:cs="Times New Roman"/>
          <w:sz w:val="24"/>
          <w:szCs w:val="24"/>
        </w:rPr>
      </w:pPr>
      <w:r w:rsidRPr="00DC1B00">
        <w:rPr>
          <w:rFonts w:ascii="Times New Roman" w:hAnsi="Times New Roman" w:cs="Times New Roman"/>
          <w:sz w:val="24"/>
          <w:szCs w:val="24"/>
        </w:rPr>
        <w:t xml:space="preserve">Media yang tidak diproyeksikan. </w:t>
      </w:r>
    </w:p>
    <w:p w14:paraId="13FEDEDC" w14:textId="2FA69029" w:rsidR="00117528" w:rsidRPr="00DC1B00" w:rsidRDefault="00117528" w:rsidP="00F413D1">
      <w:pPr>
        <w:spacing w:after="0" w:line="480" w:lineRule="auto"/>
        <w:ind w:left="720"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Klasifikasi media pembelajaran juga ada yang dalam bentuk audio bergerak yang dapat menarik pembelajar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menguasai materi yang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dipelajari. Menurut Rudy Brets dalam Wina Sanjaya</w:t>
      </w:r>
      <w:r w:rsidR="00547E0B" w:rsidRPr="00DC1B00">
        <w:rPr>
          <w:rFonts w:ascii="Times New Roman" w:hAnsi="Times New Roman" w:cs="Times New Roman"/>
          <w:sz w:val="24"/>
          <w:szCs w:val="24"/>
        </w:rPr>
        <w:t xml:space="preserve"> </w:t>
      </w:r>
      <w:r w:rsidR="00547E0B"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Wina Sanjaya, 2012)</w:t>
      </w:r>
      <w:r w:rsidR="00547E0B"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ada tujuh klasifikasi media yaitu: </w:t>
      </w:r>
    </w:p>
    <w:p w14:paraId="401A931C" w14:textId="484E33FD"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gerak, seperti: film suara, pita video, film </w:t>
      </w:r>
      <w:proofErr w:type="gramStart"/>
      <w:r w:rsidRPr="00DC1B00">
        <w:rPr>
          <w:rFonts w:ascii="Times New Roman" w:hAnsi="Times New Roman" w:cs="Times New Roman"/>
          <w:sz w:val="24"/>
          <w:szCs w:val="24"/>
        </w:rPr>
        <w:t>tv</w:t>
      </w:r>
      <w:proofErr w:type="gramEnd"/>
      <w:r w:rsidRPr="00DC1B00">
        <w:rPr>
          <w:rFonts w:ascii="Times New Roman" w:hAnsi="Times New Roman" w:cs="Times New Roman"/>
          <w:sz w:val="24"/>
          <w:szCs w:val="24"/>
        </w:rPr>
        <w:t xml:space="preserve">. </w:t>
      </w:r>
    </w:p>
    <w:p w14:paraId="568A5D95" w14:textId="27EBA526"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diam, seperti: film rangkai suara. </w:t>
      </w:r>
    </w:p>
    <w:p w14:paraId="1534F0C0" w14:textId="3F1DF68F" w:rsidR="00117528" w:rsidRPr="00F931A4" w:rsidRDefault="00117528">
      <w:pPr>
        <w:pStyle w:val="ListParagraph"/>
        <w:numPr>
          <w:ilvl w:val="2"/>
          <w:numId w:val="41"/>
        </w:numPr>
        <w:spacing w:after="0" w:line="480" w:lineRule="auto"/>
        <w:ind w:left="171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Audio semigerak, seperti: tulisan jauh bersuara. </w:t>
      </w:r>
    </w:p>
    <w:p w14:paraId="1502EACC" w14:textId="3B07DE60" w:rsidR="00F413D1"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bergerak, seperti: film bisu. </w:t>
      </w:r>
    </w:p>
    <w:p w14:paraId="18DA5EE3" w14:textId="3C78996E"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diam, seperti: halamancetak, foto, microphone, slide bisu. </w:t>
      </w:r>
    </w:p>
    <w:p w14:paraId="0C76F027" w14:textId="03B17737"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seperti: radio, telepon, pita audio. </w:t>
      </w:r>
    </w:p>
    <w:p w14:paraId="49E7B8CC" w14:textId="42BF6F14" w:rsidR="00117528" w:rsidRPr="00DC1B00" w:rsidRDefault="00117528">
      <w:pPr>
        <w:pStyle w:val="ListParagraph"/>
        <w:numPr>
          <w:ilvl w:val="2"/>
          <w:numId w:val="41"/>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cetak, seperti: buku, modul, </w:t>
      </w:r>
      <w:r w:rsidR="00EF488A" w:rsidRPr="00DC1B00">
        <w:rPr>
          <w:rFonts w:ascii="Times New Roman" w:hAnsi="Times New Roman" w:cs="Times New Roman"/>
          <w:sz w:val="24"/>
          <w:szCs w:val="24"/>
        </w:rPr>
        <w:t>media ajar</w:t>
      </w:r>
      <w:r w:rsidRPr="00DC1B00">
        <w:rPr>
          <w:rFonts w:ascii="Times New Roman" w:hAnsi="Times New Roman" w:cs="Times New Roman"/>
          <w:sz w:val="24"/>
          <w:szCs w:val="24"/>
        </w:rPr>
        <w:t xml:space="preserve"> mandiri. </w:t>
      </w:r>
    </w:p>
    <w:p w14:paraId="5F8EE57D" w14:textId="13114889" w:rsidR="00117528" w:rsidRPr="00DC1B00" w:rsidRDefault="00117528"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Dalam hal ini klasifikasi media pembelajaran juga disesuaikan dengan fungsi panca </w:t>
      </w:r>
      <w:proofErr w:type="gramStart"/>
      <w:r w:rsidRPr="00DC1B00">
        <w:rPr>
          <w:rFonts w:ascii="Times New Roman" w:hAnsi="Times New Roman" w:cs="Times New Roman"/>
          <w:sz w:val="24"/>
          <w:szCs w:val="24"/>
        </w:rPr>
        <w:t>indra</w:t>
      </w:r>
      <w:proofErr w:type="gramEnd"/>
      <w:r w:rsidRPr="00DC1B00">
        <w:rPr>
          <w:rFonts w:ascii="Times New Roman" w:hAnsi="Times New Roman" w:cs="Times New Roman"/>
          <w:sz w:val="24"/>
          <w:szCs w:val="24"/>
        </w:rPr>
        <w:t xml:space="preserve"> dari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membutuhkanya misalnya media visual dapat di</w:t>
      </w:r>
      <w:r w:rsidRPr="00DC1B00">
        <w:rPr>
          <w:rFonts w:ascii="Times New Roman" w:hAnsi="Times New Roman" w:cs="Times New Roman"/>
          <w:sz w:val="24"/>
          <w:szCs w:val="24"/>
        </w:rPr>
        <w:lastRenderedPageBreak/>
        <w:t xml:space="preserve">tangkap melalui indra penglihatannya. Menurut Nunuk Suryani </w:t>
      </w:r>
      <w:r w:rsidR="00547E0B" w:rsidRPr="00DC1B00">
        <w:rPr>
          <w:rFonts w:ascii="Times New Roman" w:hAnsi="Times New Roman" w:cs="Times New Roman"/>
          <w:sz w:val="24"/>
          <w:szCs w:val="24"/>
        </w:rPr>
        <w:fldChar w:fldCharType="begin" w:fldLock="1"/>
      </w:r>
      <w:r w:rsidR="00547E0B" w:rsidRPr="00DC1B00">
        <w:rPr>
          <w:rFonts w:ascii="Times New Roman" w:hAnsi="Times New Roman" w:cs="Times New Roman"/>
          <w:sz w:val="24"/>
          <w:szCs w:val="24"/>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Suryani, 2012)</w:t>
      </w:r>
      <w:r w:rsidR="00547E0B" w:rsidRPr="00DC1B00">
        <w:rPr>
          <w:rFonts w:ascii="Times New Roman" w:hAnsi="Times New Roman" w:cs="Times New Roman"/>
          <w:sz w:val="24"/>
          <w:szCs w:val="24"/>
        </w:rPr>
        <w:fldChar w:fldCharType="end"/>
      </w:r>
      <w:r w:rsidR="00547E0B"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media yang dapat digunakan guru dalam pembelajaran, ada beberapa macam, antara lain: </w:t>
      </w:r>
    </w:p>
    <w:p w14:paraId="08ADE2E1" w14:textId="7380F8FB" w:rsidR="00117528"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yaitu media yang dapat ditangkap dengan indra penglihatan </w:t>
      </w:r>
    </w:p>
    <w:p w14:paraId="11E5922E" w14:textId="241132E5" w:rsidR="00117528"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merupakan jenis media yang didengar. </w:t>
      </w:r>
    </w:p>
    <w:p w14:paraId="0BCA92F2" w14:textId="77777777" w:rsidR="00547E0B" w:rsidRPr="00DC1B00" w:rsidRDefault="00117528">
      <w:pPr>
        <w:pStyle w:val="ListParagraph"/>
        <w:numPr>
          <w:ilvl w:val="2"/>
          <w:numId w:val="42"/>
        </w:numPr>
        <w:spacing w:after="0" w:line="480" w:lineRule="auto"/>
        <w:ind w:left="171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dia audio visual, media ini yang tidak hanya dapat dipandang atau diamati tetapi juga dapat didengar. </w:t>
      </w:r>
    </w:p>
    <w:p w14:paraId="14B2CC5A" w14:textId="77777777" w:rsidR="00547E0B" w:rsidRPr="00DC1B00"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Benda asli dan orang, media ini merupakan benda yang sebenarnya, media yang membantu pengalaman nyata peserta didik. </w:t>
      </w:r>
    </w:p>
    <w:p w14:paraId="35F988CD" w14:textId="73735EAF" w:rsidR="00117528" w:rsidRPr="00157F68" w:rsidRDefault="00117528">
      <w:pPr>
        <w:pStyle w:val="ListParagraph"/>
        <w:numPr>
          <w:ilvl w:val="0"/>
          <w:numId w:val="37"/>
        </w:numPr>
        <w:spacing w:after="0" w:line="480" w:lineRule="auto"/>
        <w:ind w:left="1350"/>
        <w:jc w:val="both"/>
        <w:rPr>
          <w:rFonts w:ascii="Times New Roman" w:hAnsi="Times New Roman" w:cs="Times New Roman"/>
          <w:sz w:val="24"/>
          <w:szCs w:val="24"/>
        </w:rPr>
      </w:pPr>
      <w:r w:rsidRPr="00DC1B00">
        <w:rPr>
          <w:rFonts w:ascii="Times New Roman" w:hAnsi="Times New Roman" w:cs="Times New Roman"/>
          <w:sz w:val="24"/>
          <w:szCs w:val="24"/>
        </w:rPr>
        <w:t xml:space="preserve">Lingkungan sebagai media pembelajaran. </w:t>
      </w:r>
      <w:r w:rsidRPr="00157F68">
        <w:rPr>
          <w:rFonts w:ascii="Times New Roman" w:hAnsi="Times New Roman" w:cs="Times New Roman"/>
          <w:sz w:val="24"/>
          <w:szCs w:val="24"/>
        </w:rPr>
        <w:t>Rudi Susilana dan Cepi Riyana</w:t>
      </w:r>
      <w:r w:rsidR="00547E0B" w:rsidRPr="00157F68">
        <w:rPr>
          <w:rFonts w:ascii="Times New Roman" w:hAnsi="Times New Roman" w:cs="Times New Roman"/>
          <w:sz w:val="24"/>
          <w:szCs w:val="24"/>
        </w:rPr>
        <w:t xml:space="preserve"> </w:t>
      </w:r>
      <w:r w:rsidR="00547E0B" w:rsidRPr="00DC1B00">
        <w:rPr>
          <w:rFonts w:ascii="Times New Roman" w:hAnsi="Times New Roman" w:cs="Times New Roman"/>
          <w:sz w:val="24"/>
          <w:szCs w:val="24"/>
        </w:rPr>
        <w:fldChar w:fldCharType="begin" w:fldLock="1"/>
      </w:r>
      <w:r w:rsidR="00547E0B" w:rsidRPr="00157F68">
        <w:rPr>
          <w:rFonts w:ascii="Times New Roman" w:hAnsi="Times New Roman" w:cs="Times New Roman"/>
          <w:sz w:val="24"/>
          <w:szCs w:val="24"/>
        </w:rPr>
        <w:instrText>ADDIN CSL_CITATION {"citationItems":[{"id":"ITEM-1","itemData":{"author":[{"dropping-particle":"","family":"Rudi Susiliana","given":"Cepi Riyana","non-dropping-particle":"","parse-names":false,"suffix":""}],"id":"ITEM-1","issued":{"date-parts":[["2008"]]},"publisher":"FIP UPI","publisher-place":"Bandung","title":"Media Pembelajaran. Hakikat, Pengembangan, Pemanfaatan, dan Penilaian","type":"book"},"uris":["http://www.mendeley.com/documents/?uuid=16c370d7-495d-46fe-a73d-ac85ca05afbe"]}],"mendeley":{"formattedCitation":"(Rudi Susiliana, 2008)","plainTextFormattedCitation":"(Rudi Susiliana, 2008)","previouslyFormattedCitation":"(Rudi Susiliana, 2008)"},"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157F68">
        <w:rPr>
          <w:rFonts w:ascii="Times New Roman" w:hAnsi="Times New Roman" w:cs="Times New Roman"/>
          <w:noProof/>
          <w:sz w:val="24"/>
          <w:szCs w:val="24"/>
        </w:rPr>
        <w:t>(Rudi Susiliana, 2008)</w:t>
      </w:r>
      <w:r w:rsidR="00547E0B" w:rsidRPr="00DC1B00">
        <w:rPr>
          <w:rFonts w:ascii="Times New Roman" w:hAnsi="Times New Roman" w:cs="Times New Roman"/>
          <w:sz w:val="24"/>
          <w:szCs w:val="24"/>
        </w:rPr>
        <w:fldChar w:fldCharType="end"/>
      </w:r>
      <w:r w:rsidRPr="00157F68">
        <w:rPr>
          <w:rFonts w:ascii="Times New Roman" w:hAnsi="Times New Roman" w:cs="Times New Roman"/>
          <w:sz w:val="24"/>
          <w:szCs w:val="24"/>
        </w:rPr>
        <w:t xml:space="preserve">, mengklasifikasikan media pembelajaran sebagai berikut: </w:t>
      </w:r>
    </w:p>
    <w:p w14:paraId="6A3AFE03" w14:textId="5A20C4BF" w:rsidR="002852C2"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satu: media grafis, bahan cetak, dan gambaran diam </w:t>
      </w:r>
    </w:p>
    <w:p w14:paraId="19D50130" w14:textId="3628B1F2"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dua: media proyeksi diam </w:t>
      </w:r>
    </w:p>
    <w:p w14:paraId="1B9B5DA4" w14:textId="523F7398"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tiga: media audio </w:t>
      </w:r>
    </w:p>
    <w:p w14:paraId="32640FD5" w14:textId="67427086"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Kelompok keempat: media audio visual diam </w:t>
      </w:r>
    </w:p>
    <w:p w14:paraId="43C01B25" w14:textId="7AE3AA81"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lima: film (moyion pictures) </w:t>
      </w:r>
    </w:p>
    <w:p w14:paraId="3BDE4032" w14:textId="0B11114D"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enam: televisi </w:t>
      </w:r>
    </w:p>
    <w:p w14:paraId="58518B44" w14:textId="4F523B49" w:rsidR="00117528" w:rsidRPr="00DC1B00" w:rsidRDefault="00117528">
      <w:pPr>
        <w:pStyle w:val="ListParagraph"/>
        <w:numPr>
          <w:ilvl w:val="2"/>
          <w:numId w:val="43"/>
        </w:numPr>
        <w:spacing w:after="0" w:line="480" w:lineRule="auto"/>
        <w:ind w:left="180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Kelompok ketuju: multi media </w:t>
      </w:r>
    </w:p>
    <w:p w14:paraId="1E1A5140" w14:textId="60B18AFB" w:rsidR="00117528" w:rsidRPr="00DC1B00" w:rsidRDefault="00117528" w:rsidP="00547E0B">
      <w:pPr>
        <w:spacing w:after="0" w:line="480" w:lineRule="auto"/>
        <w:ind w:left="720"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Syaiful Bahri Djamarah dan Aswan Zain </w:t>
      </w:r>
      <w:r w:rsidR="00547E0B"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547E0B" w:rsidRPr="00DC1B00">
        <w:rPr>
          <w:rFonts w:ascii="Times New Roman" w:hAnsi="Times New Roman" w:cs="Times New Roman"/>
          <w:sz w:val="24"/>
          <w:szCs w:val="24"/>
        </w:rPr>
        <w:fldChar w:fldCharType="separate"/>
      </w:r>
      <w:r w:rsidR="00547E0B" w:rsidRPr="00DC1B00">
        <w:rPr>
          <w:rFonts w:ascii="Times New Roman" w:hAnsi="Times New Roman" w:cs="Times New Roman"/>
          <w:noProof/>
          <w:sz w:val="24"/>
          <w:szCs w:val="24"/>
        </w:rPr>
        <w:t>(Syaiful Bahri Djamarah, 2013)</w:t>
      </w:r>
      <w:r w:rsidR="00547E0B"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mengelompokkan media pembelajaran sebagai berikut: </w:t>
      </w:r>
    </w:p>
    <w:p w14:paraId="72ABB926" w14:textId="4EB7A34C"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jenisnya, antara lain: </w:t>
      </w:r>
    </w:p>
    <w:p w14:paraId="0A4BFBEA" w14:textId="79CD9836" w:rsidR="00117528" w:rsidRPr="00F931A4" w:rsidRDefault="00117528">
      <w:pPr>
        <w:pStyle w:val="ListParagraph"/>
        <w:numPr>
          <w:ilvl w:val="1"/>
          <w:numId w:val="45"/>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Auditif adalah media yang hanya mengandalkan kemampuan suara saja. </w:t>
      </w:r>
    </w:p>
    <w:p w14:paraId="05E78974" w14:textId="690977F8" w:rsidR="00117528" w:rsidRPr="00DC1B00" w:rsidRDefault="00117528">
      <w:pPr>
        <w:pStyle w:val="ListParagraph"/>
        <w:numPr>
          <w:ilvl w:val="1"/>
          <w:numId w:val="45"/>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visual adalah media yang hanya mengandalkan </w:t>
      </w:r>
      <w:proofErr w:type="gramStart"/>
      <w:r w:rsidRPr="00DC1B00">
        <w:rPr>
          <w:rFonts w:ascii="Times New Roman" w:hAnsi="Times New Roman" w:cs="Times New Roman"/>
          <w:sz w:val="24"/>
          <w:szCs w:val="24"/>
        </w:rPr>
        <w:t>indra</w:t>
      </w:r>
      <w:proofErr w:type="gramEnd"/>
      <w:r w:rsidRPr="00DC1B00">
        <w:rPr>
          <w:rFonts w:ascii="Times New Roman" w:hAnsi="Times New Roman" w:cs="Times New Roman"/>
          <w:sz w:val="24"/>
          <w:szCs w:val="24"/>
        </w:rPr>
        <w:t xml:space="preserve"> penglihatan. </w:t>
      </w:r>
    </w:p>
    <w:p w14:paraId="38AC33B7" w14:textId="5E936AA7" w:rsidR="00117528" w:rsidRPr="00DC1B00" w:rsidRDefault="00117528">
      <w:pPr>
        <w:pStyle w:val="ListParagraph"/>
        <w:numPr>
          <w:ilvl w:val="1"/>
          <w:numId w:val="45"/>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audiovisual adalah media yang mempunyai unsur suara dan unsur gambar. </w:t>
      </w:r>
    </w:p>
    <w:p w14:paraId="4148BE1C" w14:textId="252BA746"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Dilihat dari daya liputnya, antara lain: </w:t>
      </w:r>
    </w:p>
    <w:p w14:paraId="1EB20EB7" w14:textId="65E48E0E"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dengan daya liput luas dan serentak. </w:t>
      </w:r>
    </w:p>
    <w:p w14:paraId="7213B50A" w14:textId="069015CD"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dengan daya liput yang terbatas oleh ruang dan waktu. </w:t>
      </w:r>
    </w:p>
    <w:p w14:paraId="791524BC" w14:textId="0C47093C" w:rsidR="00117528" w:rsidRPr="00DC1B00" w:rsidRDefault="00117528">
      <w:pPr>
        <w:pStyle w:val="ListParagraph"/>
        <w:numPr>
          <w:ilvl w:val="1"/>
          <w:numId w:val="46"/>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untuk pengajaran individual. </w:t>
      </w:r>
    </w:p>
    <w:p w14:paraId="3B2F33E9" w14:textId="7C1CB1CD" w:rsidR="00117528" w:rsidRPr="00F931A4" w:rsidRDefault="00117528">
      <w:pPr>
        <w:pStyle w:val="ListParagraph"/>
        <w:numPr>
          <w:ilvl w:val="0"/>
          <w:numId w:val="44"/>
        </w:numPr>
        <w:spacing w:after="0" w:line="480" w:lineRule="auto"/>
        <w:ind w:left="11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Dilihat dari bahan pembuatannya, antara lain: </w:t>
      </w:r>
    </w:p>
    <w:p w14:paraId="54B9D261" w14:textId="1CD8A499" w:rsidR="00547E0B" w:rsidRPr="00DC1B00" w:rsidRDefault="00117528">
      <w:pPr>
        <w:pStyle w:val="ListParagraph"/>
        <w:numPr>
          <w:ilvl w:val="1"/>
          <w:numId w:val="47"/>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sederhana, media ini bahan dasarnya mudah diperoleh dan harganya murah. </w:t>
      </w:r>
    </w:p>
    <w:p w14:paraId="355463C5" w14:textId="03E93187" w:rsidR="002852C2" w:rsidRPr="00DC1B00" w:rsidRDefault="00117528">
      <w:pPr>
        <w:pStyle w:val="ListParagraph"/>
        <w:numPr>
          <w:ilvl w:val="1"/>
          <w:numId w:val="47"/>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Media kompleks, media ini yang bahan dan alat pembuatannya sulit diperoleh serta mahal harganya, sulit membuatnya, dan penggunaanya. </w:t>
      </w:r>
    </w:p>
    <w:p w14:paraId="19B49FED" w14:textId="64684F7E" w:rsidR="00117528" w:rsidRPr="00DC1B00" w:rsidRDefault="00117528"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Dari beberapa teori tentang klasifikasi media pembelajaran bahwa media pembelajaran dapat diklasifikasikan berdasarkan jenisnya, teknik penggunaannya, dan jangkauannya. Biasanya media pembelajaran tersebut terbagi menurut media audio visual, media cetak, media bergerak, dan setiap klasifikasi media pembelajaran memiliki fungsi dan manfaatnya masing-masing. Setiap media pembelajaran juga memiliki kelebihan dan kelemahannya jadi setiap media pembelajarannya yang dihasilkan semuanya tergolong baik, sesuai penggunaannya. </w:t>
      </w:r>
    </w:p>
    <w:p w14:paraId="41681240" w14:textId="1BBD6BD1" w:rsidR="00117528" w:rsidRPr="00DC1B00" w:rsidRDefault="00117528">
      <w:pPr>
        <w:pStyle w:val="Heading4"/>
        <w:numPr>
          <w:ilvl w:val="3"/>
          <w:numId w:val="78"/>
        </w:numPr>
        <w:ind w:left="1276"/>
      </w:pPr>
      <w:r w:rsidRPr="00DC1B00">
        <w:t xml:space="preserve">Prinsip Media Pembelajaran </w:t>
      </w:r>
    </w:p>
    <w:p w14:paraId="49AA4BE8" w14:textId="6DA7B61C" w:rsidR="00117528"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Pembuatan media pembelajaran juga tidak boleh asal, karena dalam pembuatan media pembelajaran juga harus dipertimbangkan dalam tujuan pembuatan media, manfaatnya dalam belajar, fungsinya dalam belajar juga harus jelas. Menurut Syaiful </w:t>
      </w:r>
      <w:r w:rsidRPr="00DC1B00">
        <w:rPr>
          <w:rFonts w:ascii="Times New Roman" w:hAnsi="Times New Roman" w:cs="Times New Roman"/>
          <w:sz w:val="24"/>
          <w:szCs w:val="24"/>
        </w:rPr>
        <w:lastRenderedPageBreak/>
        <w:t xml:space="preserve">Bahri Djamarah dan Aswan Zain </w:t>
      </w:r>
      <w:r w:rsidR="005C0438"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yaiful Bahri Djamarah","given":"Aswan Zain","non-dropping-particle":"","parse-names":false,"suffix":""}],"id":"ITEM-1","issued":{"date-parts":[["2013"]]},"publisher":"Rineka Cipta","publisher-place":"Jakarta","title":"Media Pembelajaran","type":"book"},"uris":["http://www.mendeley.com/documents/?uuid=47c33a4b-5959-464a-95a8-1d178a9b4acb"]}],"mendeley":{"formattedCitation":"(Syaiful Bahri Djamarah, 2013)","plainTextFormattedCitation":"(Syaiful Bahri Djamarah, 2013)","previouslyFormattedCitation":"(Syaiful Bahri Djamarah, 2013)"},"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DC1B00">
        <w:rPr>
          <w:rFonts w:ascii="Times New Roman" w:hAnsi="Times New Roman" w:cs="Times New Roman"/>
          <w:noProof/>
          <w:sz w:val="24"/>
          <w:szCs w:val="24"/>
        </w:rPr>
        <w:t>(Syaiful Bahri Djamarah, 2013)</w:t>
      </w:r>
      <w:r w:rsidR="005C0438"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beberapa prinsip pemilihan media pembelajaran dalam tiga kategori, yaitu: </w:t>
      </w:r>
    </w:p>
    <w:p w14:paraId="4AA53879" w14:textId="6D9C1CCE" w:rsidR="00117528" w:rsidRPr="00F931A4" w:rsidRDefault="00117528">
      <w:pPr>
        <w:pStyle w:val="ListParagraph"/>
        <w:numPr>
          <w:ilvl w:val="2"/>
          <w:numId w:val="48"/>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Tujuan pemilihan, memilih media yang akan digunakan harus berdasarkan maksud dan tujuan pemilihan yang jelas.</w:t>
      </w:r>
    </w:p>
    <w:p w14:paraId="354B7A12" w14:textId="3506C298" w:rsidR="00117528" w:rsidRPr="00F931A4" w:rsidRDefault="00117528">
      <w:pPr>
        <w:pStyle w:val="ListParagraph"/>
        <w:numPr>
          <w:ilvl w:val="2"/>
          <w:numId w:val="48"/>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rakteristik media pengajaran, setiap media mempunyai karakteristik tertentu, baik dilihat dari segi keampuhannya, cara pembuatannya, maupun cara penggunaannya. </w:t>
      </w:r>
    </w:p>
    <w:p w14:paraId="57AAE31B" w14:textId="08B3956B" w:rsidR="002852C2" w:rsidRPr="00DC1B00" w:rsidRDefault="00117528">
      <w:pPr>
        <w:pStyle w:val="ListParagraph"/>
        <w:numPr>
          <w:ilvl w:val="2"/>
          <w:numId w:val="48"/>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Alternatif pilihan, memilih pada hakikatnya adalah proses membuat keputusan dari berbagai alternatif pilihan. </w:t>
      </w:r>
    </w:p>
    <w:p w14:paraId="4F3A1F52" w14:textId="0AA707CB" w:rsidR="00117528" w:rsidRPr="00DC1B00" w:rsidRDefault="00117528"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Menurut Nunuk Suryani </w:t>
      </w:r>
      <w:r w:rsidR="005C0438" w:rsidRPr="00DC1B00">
        <w:rPr>
          <w:rFonts w:ascii="Times New Roman" w:hAnsi="Times New Roman" w:cs="Times New Roman"/>
          <w:sz w:val="24"/>
          <w:szCs w:val="24"/>
        </w:rPr>
        <w:fldChar w:fldCharType="begin" w:fldLock="1"/>
      </w:r>
      <w:r w:rsidR="005C0438" w:rsidRPr="00DC1B00">
        <w:rPr>
          <w:rFonts w:ascii="Times New Roman" w:hAnsi="Times New Roman" w:cs="Times New Roman"/>
          <w:sz w:val="24"/>
          <w:szCs w:val="24"/>
        </w:rPr>
        <w:instrText>ADDIN CSL_CITATION {"citationItems":[{"id":"ITEM-1","itemData":{"author":[{"dropping-particle":"","family":"Suryani","given":"Nunuk","non-dropping-particle":"","parse-names":false,"suffix":""}],"id":"ITEM-1","issued":{"date-parts":[["2012"]]},"publisher":"Penerbit Ombak","publisher-place":"Yogyakarta","title":"Strategi Belajar Mengajar","type":"book"},"uris":["http://www.mendeley.com/documents/?uuid=c9e22d9b-1415-4079-9acf-438a958d5e32"]}],"mendeley":{"formattedCitation":"(Suryani, 2012)","plainTextFormattedCitation":"(Suryani, 2012)","previouslyFormattedCitation":"(Suryani,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DC1B00">
        <w:rPr>
          <w:rFonts w:ascii="Times New Roman" w:hAnsi="Times New Roman" w:cs="Times New Roman"/>
          <w:noProof/>
          <w:sz w:val="24"/>
          <w:szCs w:val="24"/>
        </w:rPr>
        <w:t>(Suryani, 2012)</w:t>
      </w:r>
      <w:r w:rsidR="005C0438" w:rsidRPr="00DC1B00">
        <w:rPr>
          <w:rFonts w:ascii="Times New Roman" w:hAnsi="Times New Roman" w:cs="Times New Roman"/>
          <w:sz w:val="24"/>
          <w:szCs w:val="24"/>
        </w:rPr>
        <w:fldChar w:fldCharType="end"/>
      </w:r>
      <w:r w:rsidR="005C0438"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prinsip-prinsip pemilihan media pembelajaran merujuk pada pertimbangan seorang guru dalam memilih dan menggunakan media pembelajaran untuk digunakan atau dimanfaatkan dalam kegiatan belajar-mengajar. Hal ini disebabkan adanya beraneka ragam media yang dapat digunakan atau dimanfaatkan dalam kegiatan belajar-mengajar. Adapun prinsip-prinsip pemilihan media, yaitu: </w:t>
      </w:r>
    </w:p>
    <w:p w14:paraId="6FDDDF0D" w14:textId="7B0832AC" w:rsidR="0011752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milih media harus berdasarkan pada tujuan pembelajaran dan bahan pengajaran yang akan disampaikan. </w:t>
      </w:r>
    </w:p>
    <w:p w14:paraId="287038BB" w14:textId="65E9AE22" w:rsidR="00117528" w:rsidRPr="00DC1B00" w:rsidRDefault="00117528">
      <w:pPr>
        <w:pStyle w:val="ListParagraph"/>
        <w:numPr>
          <w:ilvl w:val="2"/>
          <w:numId w:val="49"/>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 xml:space="preserve">Memilih media harus disesuaikan dengan tingkat perkembangan peserta didik. </w:t>
      </w:r>
    </w:p>
    <w:p w14:paraId="4A483E33" w14:textId="77777777" w:rsidR="005C0438" w:rsidRPr="00DC1B00" w:rsidRDefault="00117528">
      <w:pPr>
        <w:pStyle w:val="ListParagraph"/>
        <w:numPr>
          <w:ilvl w:val="2"/>
          <w:numId w:val="49"/>
        </w:numPr>
        <w:spacing w:after="0" w:line="480" w:lineRule="auto"/>
        <w:ind w:left="1530" w:hanging="450"/>
        <w:jc w:val="both"/>
        <w:rPr>
          <w:rFonts w:ascii="Times New Roman" w:hAnsi="Times New Roman" w:cs="Times New Roman"/>
          <w:sz w:val="24"/>
          <w:szCs w:val="24"/>
        </w:rPr>
      </w:pPr>
      <w:r w:rsidRPr="00DC1B00">
        <w:rPr>
          <w:rFonts w:ascii="Times New Roman" w:hAnsi="Times New Roman" w:cs="Times New Roman"/>
          <w:sz w:val="24"/>
          <w:szCs w:val="24"/>
        </w:rPr>
        <w:t>Memilih media harus disesuaikan dengan kemampuan guru baik dalam pengadaannya dan penggunaannya.</w:t>
      </w:r>
    </w:p>
    <w:p w14:paraId="113DFCE1" w14:textId="77777777" w:rsidR="005C043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milih media harus disesuaikan dengan situasi dari kondisi atau pada waktu, tempat dan situasi yang tepat.</w:t>
      </w:r>
    </w:p>
    <w:p w14:paraId="03C0D021" w14:textId="7ED01EE4" w:rsidR="00117528" w:rsidRPr="00F931A4" w:rsidRDefault="00117528">
      <w:pPr>
        <w:pStyle w:val="ListParagraph"/>
        <w:numPr>
          <w:ilvl w:val="2"/>
          <w:numId w:val="49"/>
        </w:numPr>
        <w:spacing w:after="0" w:line="480" w:lineRule="auto"/>
        <w:ind w:left="1530" w:hanging="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milih media harus memahami karakteristik dari media itu sendiri.</w:t>
      </w:r>
    </w:p>
    <w:p w14:paraId="2C20E267" w14:textId="77777777" w:rsidR="005C0438"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rinsip pembuatan media juga didasarkan dengan materi yang dipelajari, standar kompetensi KTSP, kompetensi dasar, dan harus sesuai dengan Standar Kelulusan dalam kompetensi yang dipelajari. </w:t>
      </w:r>
    </w:p>
    <w:p w14:paraId="0D660174" w14:textId="5739A183" w:rsidR="00117528" w:rsidRPr="00F931A4" w:rsidRDefault="00117528" w:rsidP="005C0438">
      <w:pPr>
        <w:spacing w:after="0" w:line="480" w:lineRule="auto"/>
        <w:ind w:left="72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ina Sanjaya </w:t>
      </w:r>
      <w:r w:rsidR="005C0438" w:rsidRPr="00DC1B00">
        <w:rPr>
          <w:rFonts w:ascii="Times New Roman" w:hAnsi="Times New Roman" w:cs="Times New Roman"/>
          <w:sz w:val="24"/>
          <w:szCs w:val="24"/>
        </w:rPr>
        <w:fldChar w:fldCharType="begin" w:fldLock="1"/>
      </w:r>
      <w:r w:rsidR="005C0438"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005C0438"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ngemukakan prinsip penggunaan media pembelajaran antara lain: </w:t>
      </w:r>
    </w:p>
    <w:p w14:paraId="1D527E62" w14:textId="19CDA158"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tujuan pembelajaran. </w:t>
      </w:r>
    </w:p>
    <w:p w14:paraId="00C734C5" w14:textId="4D6EFE65"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materi pembelajaran. </w:t>
      </w:r>
    </w:p>
    <w:p w14:paraId="385C1886" w14:textId="5808D508"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Kesesuaian media pembelajaran dengan minat, kebutuhan, dan kondis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7CB4AD8A" w14:textId="10D9FF8F"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digunakan diperhatikan efektivitas dan efisiensinya. </w:t>
      </w:r>
    </w:p>
    <w:p w14:paraId="57E3F2CC" w14:textId="245A41C0" w:rsidR="00117528" w:rsidRPr="00F931A4" w:rsidRDefault="00117528">
      <w:pPr>
        <w:pStyle w:val="ListParagraph"/>
        <w:numPr>
          <w:ilvl w:val="2"/>
          <w:numId w:val="50"/>
        </w:numPr>
        <w:spacing w:after="0" w:line="480" w:lineRule="auto"/>
        <w:ind w:left="162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esesuaian media pembelajaran dengan kemampuan guru terkait teknis penggunannya.  </w:t>
      </w:r>
    </w:p>
    <w:p w14:paraId="4699E773" w14:textId="158C5AEE" w:rsidR="00117528" w:rsidRPr="00F931A4" w:rsidRDefault="00117528" w:rsidP="00F931A4">
      <w:pPr>
        <w:pStyle w:val="BodyTextIndent"/>
        <w:ind w:left="567"/>
        <w:rPr>
          <w:lang w:val="fi-FI"/>
        </w:rPr>
      </w:pPr>
      <w:r w:rsidRPr="00F931A4">
        <w:rPr>
          <w:lang w:val="fi-FI"/>
        </w:rPr>
        <w:t xml:space="preserve">Pemilihan media pembelajaran juga harus disesuaikan dengan tujuan pembelajaran, standar kompetensi KTSP, dan kompetensi dasarnya agar </w:t>
      </w:r>
      <w:r w:rsidR="00FD3A7A" w:rsidRPr="00F931A4">
        <w:rPr>
          <w:lang w:val="fi-FI"/>
        </w:rPr>
        <w:t>mahasiswa</w:t>
      </w:r>
      <w:r w:rsidRPr="00F931A4">
        <w:rPr>
          <w:lang w:val="fi-FI"/>
        </w:rPr>
        <w:t xml:space="preserve"> yang diberikan materinya dapat disesuaikan dengan tujuan dari pembahasan materi tersebut.  </w:t>
      </w:r>
    </w:p>
    <w:p w14:paraId="1187D7F6" w14:textId="6586C954" w:rsidR="00117528" w:rsidRPr="00F931A4" w:rsidRDefault="00117528"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Wina Sanjaya</w:t>
      </w:r>
      <w:r w:rsidR="005C0438" w:rsidRPr="00F931A4">
        <w:rPr>
          <w:rFonts w:ascii="Times New Roman" w:hAnsi="Times New Roman" w:cs="Times New Roman"/>
          <w:sz w:val="24"/>
          <w:szCs w:val="24"/>
          <w:lang w:val="fi-FI"/>
        </w:rPr>
        <w:t xml:space="preserve"> </w:t>
      </w:r>
      <w:r w:rsidR="005C0438" w:rsidRPr="00DC1B00">
        <w:rPr>
          <w:rFonts w:ascii="Times New Roman" w:hAnsi="Times New Roman" w:cs="Times New Roman"/>
          <w:sz w:val="24"/>
          <w:szCs w:val="24"/>
        </w:rPr>
        <w:fldChar w:fldCharType="begin" w:fldLock="1"/>
      </w:r>
      <w:r w:rsidR="005C0438"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dia memiliki kontribusi yang sangat penting terhadap proses pembelajaran. Di antara kontribusi tersebut menurut kedua ahli tersebut adalah sebagai berikut: </w:t>
      </w:r>
    </w:p>
    <w:p w14:paraId="2374B237" w14:textId="5E484E09" w:rsidR="00117528" w:rsidRPr="00DC1B00" w:rsidRDefault="00117528">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nyampaian pesan pembelajaran dapat lebih terstandar. </w:t>
      </w:r>
    </w:p>
    <w:p w14:paraId="3E14058C" w14:textId="53F6733A" w:rsidR="00117528" w:rsidRPr="00DC1B00" w:rsidRDefault="00117528">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Pembelajaran dapat lebih menarik.</w:t>
      </w:r>
    </w:p>
    <w:p w14:paraId="71CD0984" w14:textId="445DD428"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mbelajaran menjadi lebih interaktif. </w:t>
      </w:r>
    </w:p>
    <w:p w14:paraId="61F2F2EE" w14:textId="29ACF716" w:rsidR="00ED3093" w:rsidRPr="00F931A4" w:rsidRDefault="00ED3093">
      <w:pPr>
        <w:pStyle w:val="ListParagraph"/>
        <w:numPr>
          <w:ilvl w:val="2"/>
          <w:numId w:val="51"/>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Waktu pelaksanaan pembelajaran dapat diperpendek. </w:t>
      </w:r>
    </w:p>
    <w:p w14:paraId="405E768B" w14:textId="64AD246D"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Kualitas pembelajaran dapat ditingkatkan. </w:t>
      </w:r>
    </w:p>
    <w:p w14:paraId="461C804E" w14:textId="70D8D1B6" w:rsidR="00ED3093" w:rsidRPr="00F931A4" w:rsidRDefault="00ED3093">
      <w:pPr>
        <w:pStyle w:val="ListParagraph"/>
        <w:numPr>
          <w:ilvl w:val="2"/>
          <w:numId w:val="51"/>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roses pembelajaran dapat berlangsung kapan pun dan di mana pun diperlukan. </w:t>
      </w:r>
    </w:p>
    <w:p w14:paraId="2D09F828" w14:textId="5B9F400E"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Sikap positif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terhadap materi pembelajaran serta proses pembelajaran dapat ditingkatkan. </w:t>
      </w:r>
    </w:p>
    <w:p w14:paraId="7A06EB30" w14:textId="6D9E4866" w:rsidR="00ED3093" w:rsidRPr="00DC1B00" w:rsidRDefault="00ED3093">
      <w:pPr>
        <w:pStyle w:val="ListParagraph"/>
        <w:numPr>
          <w:ilvl w:val="2"/>
          <w:numId w:val="51"/>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ran guru berubah ke arah yang positif, artinya guru tidak menempatkan diri sebagai satu-satunya sumber belajar. </w:t>
      </w:r>
    </w:p>
    <w:p w14:paraId="31CAE49B" w14:textId="3743C690" w:rsidR="00ED3093" w:rsidRPr="00DC1B00" w:rsidRDefault="00ED3093" w:rsidP="00F931A4">
      <w:pPr>
        <w:spacing w:after="0" w:line="480" w:lineRule="auto"/>
        <w:ind w:left="567" w:firstLine="720"/>
        <w:jc w:val="both"/>
        <w:rPr>
          <w:rFonts w:ascii="Times New Roman" w:hAnsi="Times New Roman" w:cs="Times New Roman"/>
          <w:sz w:val="24"/>
          <w:szCs w:val="24"/>
        </w:rPr>
      </w:pPr>
      <w:r w:rsidRPr="00DC1B00">
        <w:rPr>
          <w:rFonts w:ascii="Times New Roman" w:hAnsi="Times New Roman" w:cs="Times New Roman"/>
          <w:sz w:val="24"/>
          <w:szCs w:val="24"/>
        </w:rPr>
        <w:t xml:space="preserve">Pemilihan media pembelajaran juga harus disesuaikan dengan karakteristi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nya dan </w:t>
      </w:r>
      <w:proofErr w:type="gramStart"/>
      <w:r w:rsidRPr="00DC1B00">
        <w:rPr>
          <w:rFonts w:ascii="Times New Roman" w:hAnsi="Times New Roman" w:cs="Times New Roman"/>
          <w:sz w:val="24"/>
          <w:szCs w:val="24"/>
        </w:rPr>
        <w:t>gaya</w:t>
      </w:r>
      <w:proofErr w:type="gramEnd"/>
      <w:r w:rsidRPr="00DC1B00">
        <w:rPr>
          <w:rFonts w:ascii="Times New Roman" w:hAnsi="Times New Roman" w:cs="Times New Roman"/>
          <w:sz w:val="24"/>
          <w:szCs w:val="24"/>
        </w:rPr>
        <w:t xml:space="preserve"> kreativitas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agar dengan adanya media pembelajaran tidak memberatkan untu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Wina Sanjaya (2012: 224), mengemukakan prinsip dalam pemilihan media, antara lain: </w:t>
      </w:r>
    </w:p>
    <w:p w14:paraId="4D82511C" w14:textId="4DE03922" w:rsidR="00ED3093" w:rsidRPr="00DC1B00" w:rsidRDefault="00ED3093">
      <w:pPr>
        <w:pStyle w:val="ListParagraph"/>
        <w:numPr>
          <w:ilvl w:val="2"/>
          <w:numId w:val="52"/>
        </w:numPr>
        <w:spacing w:after="0" w:line="480" w:lineRule="auto"/>
        <w:ind w:left="126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milihan media harus sesuai dengan tujuan yang ingin dicapai. </w:t>
      </w:r>
    </w:p>
    <w:p w14:paraId="1B6E8288" w14:textId="626F15E8"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berdasarkan konsep yang jelas. </w:t>
      </w:r>
    </w:p>
    <w:p w14:paraId="79924956" w14:textId="376A5714"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disesuaikan dengan karakteristik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3234BA69" w14:textId="356EFC40"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harus sesuai dengan gaya belaja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rta gaya dan kemampuan guru. </w:t>
      </w:r>
    </w:p>
    <w:p w14:paraId="7E4DE2DE" w14:textId="77349013" w:rsidR="00ED3093" w:rsidRPr="00F931A4" w:rsidRDefault="00ED3093">
      <w:pPr>
        <w:pStyle w:val="ListParagraph"/>
        <w:numPr>
          <w:ilvl w:val="2"/>
          <w:numId w:val="52"/>
        </w:numPr>
        <w:spacing w:after="0" w:line="480" w:lineRule="auto"/>
        <w:ind w:left="126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Pemilihan media harus sesuai dengan kondisi lingkungan, fasilitas dan waktu yang tersedia untuk kebutuhan pembelajaran.</w:t>
      </w:r>
    </w:p>
    <w:p w14:paraId="6D059ED0" w14:textId="04516466" w:rsidR="00ED3093" w:rsidRPr="00F931A4" w:rsidRDefault="00ED3093" w:rsidP="00F931A4">
      <w:pPr>
        <w:spacing w:after="0" w:line="480" w:lineRule="auto"/>
        <w:ind w:left="567" w:firstLine="72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milihan media juga harus dipertimbangkan juga dar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nya, bahwa proses pembutan media pembelajaran harus disesuaikan dengan gaya pola pikir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agar proses pembelajaran tidak membeban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tetapi dapat mempermudah proses</w:t>
      </w:r>
      <w:r w:rsidR="00286B67"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pembelajaran berlangsung dengan lancar. Wina Sanjaya</w:t>
      </w:r>
      <w:r w:rsidR="005C0438" w:rsidRPr="00F931A4">
        <w:rPr>
          <w:rFonts w:ascii="Times New Roman" w:hAnsi="Times New Roman" w:cs="Times New Roman"/>
          <w:sz w:val="24"/>
          <w:szCs w:val="24"/>
          <w:lang w:val="fi-FI"/>
        </w:rPr>
        <w:t xml:space="preserve"> </w:t>
      </w:r>
      <w:r w:rsidR="005C0438" w:rsidRPr="00DC1B00">
        <w:rPr>
          <w:rFonts w:ascii="Times New Roman" w:hAnsi="Times New Roman" w:cs="Times New Roman"/>
          <w:sz w:val="24"/>
          <w:szCs w:val="24"/>
        </w:rPr>
        <w:fldChar w:fldCharType="begin" w:fldLock="1"/>
      </w:r>
      <w:r w:rsidR="006151DF" w:rsidRPr="00F931A4">
        <w:rPr>
          <w:rFonts w:ascii="Times New Roman" w:hAnsi="Times New Roman" w:cs="Times New Roman"/>
          <w:sz w:val="24"/>
          <w:szCs w:val="24"/>
          <w:lang w:val="fi-FI"/>
        </w:rPr>
        <w:instrText>ADDIN CSL_CITATION {"citationItems":[{"id":"ITEM-1","itemData":{"author":[{"dropping-particle":"","family":"Wina Sanjaya","given":"","non-dropping-particle":"","parse-names":false,"suffix":""}],"id":"ITEM-1","issued":{"date-parts":[["2012"]]},"publisher":"Kencana","publisher-place":"Jakarta","title":"Perencanaan dan Desain Sistem Pembelajaran","type":"book"},"uris":["http://www.mendeley.com/documents/?uuid=34c3fbb1-1514-40ad-abac-0a1e30f5a9cf"]}],"mendeley":{"formattedCitation":"(Wina Sanjaya, 2012)","plainTextFormattedCitation":"(Wina Sanjaya, 2012)","previouslyFormattedCitation":"(Wina Sanjaya, 2012)"},"properties":{"noteIndex":0},"schema":"https://github.com/citation-style-language/schema/raw/master/csl-citation.json"}</w:instrText>
      </w:r>
      <w:r w:rsidR="005C0438" w:rsidRPr="00DC1B00">
        <w:rPr>
          <w:rFonts w:ascii="Times New Roman" w:hAnsi="Times New Roman" w:cs="Times New Roman"/>
          <w:sz w:val="24"/>
          <w:szCs w:val="24"/>
        </w:rPr>
        <w:fldChar w:fldCharType="separate"/>
      </w:r>
      <w:r w:rsidR="005C0438" w:rsidRPr="00F931A4">
        <w:rPr>
          <w:rFonts w:ascii="Times New Roman" w:hAnsi="Times New Roman" w:cs="Times New Roman"/>
          <w:noProof/>
          <w:sz w:val="24"/>
          <w:szCs w:val="24"/>
          <w:lang w:val="fi-FI"/>
        </w:rPr>
        <w:t>(Wina Sanjaya, 2012)</w:t>
      </w:r>
      <w:r w:rsidR="005C0438"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ngemukakan agar media pembelajaran benar-benar digunakan untuk membelajark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maka ada sejumlah prinsip yang harus diperhatikan, antara lain: </w:t>
      </w:r>
    </w:p>
    <w:p w14:paraId="25BE8AF5" w14:textId="2F6FA8CC"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oleh guru harus sesuai dan diarahkan untuk mencapai tujuan pembelajaran. </w:t>
      </w:r>
    </w:p>
    <w:p w14:paraId="197897C2" w14:textId="552BB123"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harus sesuai dengan materi pembelajaran. </w:t>
      </w:r>
    </w:p>
    <w:p w14:paraId="6026BB62" w14:textId="3529C3A7"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pembelajaran harus sesuai dengan minat, kebutuhan, dan kondisi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29AF4D66" w14:textId="2147408F"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edia yang akan digunakan harus memperhatikan efektivitas dan keefisienan. </w:t>
      </w:r>
    </w:p>
    <w:p w14:paraId="3AF2D1BC" w14:textId="5BC4037A" w:rsidR="00ED3093" w:rsidRPr="00F931A4" w:rsidRDefault="00ED3093">
      <w:pPr>
        <w:pStyle w:val="ListParagraph"/>
        <w:numPr>
          <w:ilvl w:val="2"/>
          <w:numId w:val="53"/>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Media yang digunakan harus sesuai dengan kemampuan guru dalam mengoperasikan. </w:t>
      </w:r>
    </w:p>
    <w:p w14:paraId="0B20FF47" w14:textId="7B6FA3A2" w:rsidR="00ED3093" w:rsidRPr="00F931A4" w:rsidRDefault="00ED3093"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Yudhi Munadi</w:t>
      </w:r>
      <w:r w:rsidR="006151DF" w:rsidRPr="00F931A4">
        <w:rPr>
          <w:rFonts w:ascii="Times New Roman" w:hAnsi="Times New Roman" w:cs="Times New Roman"/>
          <w:sz w:val="24"/>
          <w:szCs w:val="24"/>
          <w:lang w:val="fi-FI"/>
        </w:rPr>
        <w:t xml:space="preserve"> </w:t>
      </w:r>
      <w:r w:rsidR="006151DF" w:rsidRPr="00DC1B00">
        <w:rPr>
          <w:rFonts w:ascii="Times New Roman" w:hAnsi="Times New Roman" w:cs="Times New Roman"/>
          <w:sz w:val="24"/>
          <w:szCs w:val="24"/>
        </w:rPr>
        <w:fldChar w:fldCharType="begin" w:fldLock="1"/>
      </w:r>
      <w:r w:rsidR="00B63E81" w:rsidRPr="00F931A4">
        <w:rPr>
          <w:rFonts w:ascii="Times New Roman" w:hAnsi="Times New Roman" w:cs="Times New Roman"/>
          <w:sz w:val="24"/>
          <w:szCs w:val="24"/>
          <w:lang w:val="fi-FI"/>
        </w:rPr>
        <w:instrText>ADDIN CSL_CITATION {"citationItems":[{"id":"ITEM-1","itemData":{"author":[{"dropping-particle":"","family":"Munadi","given":"Yudhi","non-dropping-particle":"","parse-names":false,"suffix":""}],"id":"ITEM-1","issued":{"date-parts":[["2013"]]},"publisher":"Referensi","publisher-place":"Jakarta","title":"Media Pembelajaran. Sebuah Pendekatan Baru","type":"book"},"uris":["http://www.mendeley.com/documents/?uuid=736a33b7-d762-479e-9201-4727a4ed7d07"]}],"mendeley":{"formattedCitation":"(Munadi, 2013)","plainTextFormattedCitation":"(Munadi, 2013)","previouslyFormattedCitation":"(Munadi, 2013)"},"properties":{"noteIndex":0},"schema":"https://github.com/citation-style-language/schema/raw/master/csl-citation.json"}</w:instrText>
      </w:r>
      <w:r w:rsidR="006151DF" w:rsidRPr="00DC1B00">
        <w:rPr>
          <w:rFonts w:ascii="Times New Roman" w:hAnsi="Times New Roman" w:cs="Times New Roman"/>
          <w:sz w:val="24"/>
          <w:szCs w:val="24"/>
        </w:rPr>
        <w:fldChar w:fldCharType="separate"/>
      </w:r>
      <w:r w:rsidR="006151DF" w:rsidRPr="00F931A4">
        <w:rPr>
          <w:rFonts w:ascii="Times New Roman" w:hAnsi="Times New Roman" w:cs="Times New Roman"/>
          <w:noProof/>
          <w:sz w:val="24"/>
          <w:szCs w:val="24"/>
          <w:lang w:val="fi-FI"/>
        </w:rPr>
        <w:t>(Munadi, 2013)</w:t>
      </w:r>
      <w:r w:rsidR="006151DF"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mempunyai lima karakteristik dalam pemilihan media pembelajaran, antara lain: </w:t>
      </w:r>
    </w:p>
    <w:p w14:paraId="73662E80" w14:textId="6A6CE52C"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Karakteristik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adalah keseluruhan pola kelakuan dan kemampuan yang ada pada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sebagai hasil dari pembawaan dan pengalamannya sehingga menentukan pola aktivitas dalam meraih cita-citanya. </w:t>
      </w:r>
    </w:p>
    <w:p w14:paraId="7D9BEA9D" w14:textId="5F61766C"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Tujuan belajar, secara umum tujuan belajar yang diusahakan untuk dicapai meliputi tiga hal, yakni untuk mendapatkan pengetahuan, penanaman konsep dan keterampilan, serta pembentukan sikap. </w:t>
      </w:r>
    </w:p>
    <w:p w14:paraId="35ED8B2F" w14:textId="599A2A59" w:rsidR="00ED3093" w:rsidRPr="00F931A4" w:rsidRDefault="00ED3093">
      <w:pPr>
        <w:pStyle w:val="ListParagraph"/>
        <w:numPr>
          <w:ilvl w:val="2"/>
          <w:numId w:val="54"/>
        </w:numPr>
        <w:spacing w:after="0" w:line="480" w:lineRule="auto"/>
        <w:ind w:left="1350" w:hanging="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ifat </w:t>
      </w:r>
      <w:r w:rsidR="00EF488A" w:rsidRPr="00F931A4">
        <w:rPr>
          <w:rFonts w:ascii="Times New Roman" w:hAnsi="Times New Roman" w:cs="Times New Roman"/>
          <w:sz w:val="24"/>
          <w:szCs w:val="24"/>
          <w:lang w:val="fi-FI"/>
        </w:rPr>
        <w:t>media ajar</w:t>
      </w:r>
      <w:r w:rsidRPr="00F931A4">
        <w:rPr>
          <w:rFonts w:ascii="Times New Roman" w:hAnsi="Times New Roman" w:cs="Times New Roman"/>
          <w:sz w:val="24"/>
          <w:szCs w:val="24"/>
          <w:lang w:val="fi-FI"/>
        </w:rPr>
        <w:t xml:space="preserve"> memiliki keragaman dalam sisi tugas yang ingin dilakukan </w:t>
      </w:r>
      <w:r w:rsidR="00FD3A7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p>
    <w:p w14:paraId="75016389" w14:textId="3E0817BA" w:rsidR="00ED3093" w:rsidRPr="00DC1B00" w:rsidRDefault="00ED3093">
      <w:pPr>
        <w:pStyle w:val="ListParagraph"/>
        <w:numPr>
          <w:ilvl w:val="2"/>
          <w:numId w:val="54"/>
        </w:numPr>
        <w:spacing w:after="0" w:line="480" w:lineRule="auto"/>
        <w:ind w:left="135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Pengadaan media. </w:t>
      </w:r>
    </w:p>
    <w:p w14:paraId="51547A53" w14:textId="1F6058AF" w:rsidR="00ED3093" w:rsidRPr="00DC1B00" w:rsidRDefault="00ED3093">
      <w:pPr>
        <w:pStyle w:val="ListParagraph"/>
        <w:numPr>
          <w:ilvl w:val="2"/>
          <w:numId w:val="54"/>
        </w:numPr>
        <w:spacing w:after="0" w:line="480" w:lineRule="auto"/>
        <w:ind w:left="1350" w:hanging="360"/>
        <w:jc w:val="both"/>
        <w:rPr>
          <w:rFonts w:ascii="Times New Roman" w:hAnsi="Times New Roman" w:cs="Times New Roman"/>
          <w:sz w:val="24"/>
          <w:szCs w:val="24"/>
        </w:rPr>
      </w:pPr>
      <w:r w:rsidRPr="00DC1B00">
        <w:rPr>
          <w:rFonts w:ascii="Times New Roman" w:hAnsi="Times New Roman" w:cs="Times New Roman"/>
          <w:sz w:val="24"/>
          <w:szCs w:val="24"/>
        </w:rPr>
        <w:t xml:space="preserve">Sifat pemanfaatan media. </w:t>
      </w:r>
    </w:p>
    <w:p w14:paraId="70613F00" w14:textId="3A03928B" w:rsidR="00ED3093" w:rsidRPr="00DC1B00" w:rsidRDefault="00ED3093"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lastRenderedPageBreak/>
        <w:t xml:space="preserve">Menurut beberapa teori tentang prinsip pemilihan media pembelajaran, dapat disimpulkan bahwa saat peneliti ingin membuat media pembelajaran juga harus disesuaikan dengan tujuan pembelajarannya di </w:t>
      </w:r>
      <w:r w:rsidR="00FD3A7A" w:rsidRPr="00DC1B00">
        <w:rPr>
          <w:rFonts w:ascii="Times New Roman" w:hAnsi="Times New Roman" w:cs="Times New Roman"/>
          <w:sz w:val="24"/>
          <w:szCs w:val="24"/>
        </w:rPr>
        <w:t>perguruan tinggi</w:t>
      </w:r>
      <w:r w:rsidRPr="00DC1B00">
        <w:rPr>
          <w:rFonts w:ascii="Times New Roman" w:hAnsi="Times New Roman" w:cs="Times New Roman"/>
          <w:sz w:val="24"/>
          <w:szCs w:val="24"/>
        </w:rPr>
        <w:t xml:space="preserve">, sesuai dengan kompetensi yang akan digunakan, sesuai dengan karakteristik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yang akan diberikan media pembelajaran sebagai alat bantu belajar, pemilihan media juga harus sesuai dengan minat dan kebutuhan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dalam belajar, dan juga pemilihan media pembelajaran juga harus disesuaikan dengan kemampuan guru yang ada di </w:t>
      </w:r>
      <w:r w:rsidR="00FD3A7A" w:rsidRPr="00DC1B00">
        <w:rPr>
          <w:rFonts w:ascii="Times New Roman" w:hAnsi="Times New Roman" w:cs="Times New Roman"/>
          <w:sz w:val="24"/>
          <w:szCs w:val="24"/>
        </w:rPr>
        <w:t>perguruan tinggi</w:t>
      </w:r>
      <w:r w:rsidRPr="00DC1B00">
        <w:rPr>
          <w:rFonts w:ascii="Times New Roman" w:hAnsi="Times New Roman" w:cs="Times New Roman"/>
          <w:sz w:val="24"/>
          <w:szCs w:val="24"/>
        </w:rPr>
        <w:t xml:space="preserve"> tersebut agar proses pembelajaran dapat tersalurkan dengan adanya alat bantu media pembelajaran</w:t>
      </w:r>
    </w:p>
    <w:p w14:paraId="20019C0F" w14:textId="01662FCB" w:rsidR="005428AF" w:rsidRPr="00DC1B00" w:rsidRDefault="005428AF">
      <w:pPr>
        <w:pStyle w:val="Heading3"/>
        <w:numPr>
          <w:ilvl w:val="2"/>
          <w:numId w:val="78"/>
        </w:numPr>
        <w:ind w:left="1134"/>
      </w:pPr>
      <w:bookmarkStart w:id="11" w:name="_Toc219271153"/>
      <w:r w:rsidRPr="00DC1B00">
        <w:t>Cerpen</w:t>
      </w:r>
      <w:bookmarkEnd w:id="11"/>
    </w:p>
    <w:p w14:paraId="4C2F75B8" w14:textId="4C3E3803" w:rsidR="00A64137" w:rsidRPr="00DC1B00" w:rsidRDefault="00A64137">
      <w:pPr>
        <w:pStyle w:val="Heading4"/>
        <w:numPr>
          <w:ilvl w:val="3"/>
          <w:numId w:val="78"/>
        </w:numPr>
        <w:ind w:left="1276"/>
      </w:pPr>
      <w:r w:rsidRPr="00DC1B00">
        <w:t>Pengertian Teks Cerpen</w:t>
      </w:r>
    </w:p>
    <w:p w14:paraId="53C4019D" w14:textId="015792E8" w:rsidR="00A64137" w:rsidRPr="00F931A4" w:rsidRDefault="00F65F37" w:rsidP="00F931A4">
      <w:pPr>
        <w:pStyle w:val="ListParagraph"/>
        <w:spacing w:after="0" w:line="480" w:lineRule="auto"/>
        <w:ind w:left="567" w:firstLine="360"/>
        <w:contextualSpacing w:val="0"/>
        <w:jc w:val="both"/>
        <w:rPr>
          <w:rFonts w:ascii="Times New Roman" w:hAnsi="Times New Roman" w:cs="Times New Roman"/>
          <w:sz w:val="24"/>
          <w:szCs w:val="24"/>
          <w:lang w:val="fi-FI"/>
        </w:rPr>
      </w:pPr>
      <w:bookmarkStart w:id="12" w:name="_Hlk154008465"/>
      <w:r w:rsidRPr="00DC1B00">
        <w:rPr>
          <w:rFonts w:ascii="Times New Roman" w:hAnsi="Times New Roman" w:cs="Times New Roman"/>
          <w:sz w:val="24"/>
          <w:szCs w:val="24"/>
        </w:rPr>
        <w:t xml:space="preserve">Dalam sastra dikenal dengan tiga macam bentuk, yaitu puisi, prosa, dan drama. Bentuk prosa terdiri dari beracam-macam jenis, salah satu prosa adalah cerpen. Sesuai dengan namanya cerpen adalah cerita pendek, tetapi panjang pendek ukuran fisiknya tidak jadi ukuran mutlak. </w:t>
      </w:r>
      <w:r w:rsidRPr="00F931A4">
        <w:rPr>
          <w:rFonts w:ascii="Times New Roman" w:hAnsi="Times New Roman" w:cs="Times New Roman"/>
          <w:sz w:val="24"/>
          <w:szCs w:val="24"/>
          <w:lang w:val="fi-FI"/>
        </w:rPr>
        <w:t xml:space="preserve">Tidak ditentukan cerpen harus sekian halaman atau sekian kata, walaupun cerpen mempunyai kecenderungan untuk berukuran </w:t>
      </w:r>
      <w:r w:rsidRPr="00F931A4">
        <w:rPr>
          <w:rFonts w:ascii="Times New Roman" w:hAnsi="Times New Roman" w:cs="Times New Roman"/>
          <w:sz w:val="24"/>
          <w:szCs w:val="24"/>
          <w:lang w:val="fi-FI"/>
        </w:rPr>
        <w:lastRenderedPageBreak/>
        <w:t xml:space="preserve">pendek </w:t>
      </w:r>
      <w:r w:rsidRPr="00DC1B00">
        <w:rPr>
          <w:rFonts w:ascii="Times New Roman" w:hAnsi="Times New Roman" w:cs="Times New Roman"/>
          <w:sz w:val="24"/>
          <w:szCs w:val="24"/>
        </w:rPr>
        <w:fldChar w:fldCharType="begin" w:fldLock="1"/>
      </w:r>
      <w:r w:rsidR="00812B74" w:rsidRPr="00F931A4">
        <w:rPr>
          <w:rFonts w:ascii="Times New Roman" w:hAnsi="Times New Roman" w:cs="Times New Roman"/>
          <w:sz w:val="24"/>
          <w:szCs w:val="24"/>
          <w:lang w:val="fi-FI"/>
        </w:rPr>
        <w:instrText>ADDIN CSL_CITATION {"citationItems":[{"id":"ITEM-1","itemData":{"DOI":"10.37755/jsbi.v16i2.198","ISSN":"2089-9467","abstract":"Penelitian ini bertujuan untuk mendeskripsikan peningkatan kemampuan menulis cerpen  Siswa Kelas XI SMA Swasta Nasional Namotrasi dalam pembelajaran bahasa dan sastra Indonesia melalui penggunaan media lagu Elegi Esok Pagi . Penelitian ini diadakan berdasarkan adanya permasalahan dalam pembelajaran menulis cerpen. Kemampuan menulis cerpen siswa Kelas XI SMA Swasta Nasional Namotrasi  masih tergolong kurang. Sasaran yang dikenai tindakan adalah Siswa Kelas XI SMA Swasta Nasional Namotrasi Tahun Pelajaran 2018/2019.            Jenis penelitian yang digunakan adalah Penelitian Tindakan Kelas ( PTK ). Metode yang digunakan adalah metode diskusi. Prosedur pelaksanaan tindakan dan implementasi di lokasi terbagi dalam dua siklus. Setiap siklus terdiri dari empat tahap yaitu: Perencanaan (planning), pelaksanaan tindakan (acting), observasi (observing) dan refleksi ( reflecting). Penelitian ini dilakukan secara kolaboratif antara peneliti dengan guru Bahasa Indonesia.            Hasil penelitian ini menunjukkan bahwa penggunaan media lagu Elegi Esok Pagi  ciptaan Ebid G.Ade dalam pembelajaran menulis cerpen mampu meningkatkan kemampuan menulis siswa. Kemampuan rata-rata siswa dalam menulis cerpen sebelum adanya implementasi tindakan berkategori kurang. Namun setelah implementasi tindakan selama dua siklus, kemampuan rata-rata siswa dalam menulis cerpen menjadi berkategori baik. Hal ini berdasarkan hasil tes siswa dari pretes dengan nilai rata-rata hitung sebesar 33.8 meningkat di siklus I menjadi 58.8 dan pada akhir siklus II nilai rata-rata hitung kembali meningkat menjadi 88.2. Jadi kemampuan menulis siswa dari pretes sampai siklus II  mengalami peningkatan sebesar 54,4.","author":[{"dropping-particle":"","family":"Beru Ginting","given":"Sri Ulina","non-dropping-particle":"","parse-names":false,"suffix":""}],"container-title":"Jurnal Serunai Bahasa Indonesia","id":"ITEM-1","issue":"2","issued":{"date-parts":[["2019"]]},"title":"Peningkatan Keterampilan Menulis Cerpen Melalui Media “Elegi Esok Pagi ” Karya Ebid G.Ade Siswa Kelas Xi Sma Swasta Nasional Namotrasi Tahun Pelajaran 2018/2019","type":"article-journal","volume":"16"},"uris":["http://www.mendeley.com/documents/?uuid=9fafece4-c3fe-461f-9e7b-59f6a438c5c5"]}],"mendeley":{"formattedCitation":"(Beru Ginting, 2019)","plainTextFormattedCitation":"(Beru Ginting, 2019)","previouslyFormattedCitation":"(Beru Ginting,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Beru Ginting, 2019)</w:t>
      </w:r>
      <w:r w:rsidRPr="00DC1B00">
        <w:rPr>
          <w:rFonts w:ascii="Times New Roman" w:hAnsi="Times New Roman" w:cs="Times New Roman"/>
          <w:sz w:val="24"/>
          <w:szCs w:val="24"/>
        </w:rPr>
        <w:fldChar w:fldCharType="end"/>
      </w:r>
      <w:r w:rsidR="00A64137" w:rsidRPr="00F931A4">
        <w:rPr>
          <w:rFonts w:ascii="Times New Roman" w:hAnsi="Times New Roman" w:cs="Times New Roman"/>
          <w:sz w:val="24"/>
          <w:szCs w:val="24"/>
          <w:lang w:val="fi-FI"/>
        </w:rPr>
        <w:t xml:space="preserve">. </w:t>
      </w:r>
      <w:r w:rsidR="00CA5D77" w:rsidRPr="00F931A4">
        <w:rPr>
          <w:rFonts w:ascii="Times New Roman" w:hAnsi="Times New Roman" w:cs="Times New Roman"/>
          <w:sz w:val="24"/>
          <w:szCs w:val="24"/>
          <w:lang w:val="fi-FI"/>
        </w:rPr>
        <w:t xml:space="preserve">Menurut Tarigan mengatakan bahwa, cerita pendek adalah penyajian suatu keadaan tersendiri atau suatu kelompok keadaan yang memberikan kesan yang tunggal pada jiwa pembaca. cerita pendek tidak boleh dipenuhi dengan hal-hal yang tidak perlu. Selanjutnya menurut Semi, cerita pendek adalah karakter yang dijabarkan lewat rentetan kejadian daripada kejadian-kejadian itu sendiri satu persatu. </w:t>
      </w:r>
      <w:bookmarkStart w:id="13" w:name="_Hlk154008485"/>
      <w:bookmarkEnd w:id="12"/>
      <w:r w:rsidR="00CA5D77" w:rsidRPr="00F931A4">
        <w:rPr>
          <w:rFonts w:ascii="Times New Roman" w:hAnsi="Times New Roman" w:cs="Times New Roman"/>
          <w:sz w:val="24"/>
          <w:szCs w:val="24"/>
          <w:lang w:val="fi-FI"/>
        </w:rPr>
        <w:t xml:space="preserve">Apa yang terjadi di dalamnya lazim merupakan satu pengalaman atau penjelajahan </w:t>
      </w:r>
      <w:r w:rsidR="00CA5D77" w:rsidRPr="00DC1B00">
        <w:rPr>
          <w:rFonts w:ascii="Times New Roman" w:hAnsi="Times New Roman" w:cs="Times New Roman"/>
          <w:sz w:val="24"/>
          <w:szCs w:val="24"/>
        </w:rPr>
        <w:fldChar w:fldCharType="begin" w:fldLock="1"/>
      </w:r>
      <w:r w:rsidR="00685C5F"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CA5D77" w:rsidRPr="00DC1B00">
        <w:rPr>
          <w:rFonts w:ascii="Times New Roman" w:hAnsi="Times New Roman" w:cs="Times New Roman"/>
          <w:sz w:val="24"/>
          <w:szCs w:val="24"/>
        </w:rPr>
        <w:fldChar w:fldCharType="separate"/>
      </w:r>
      <w:r w:rsidR="00CA5D77" w:rsidRPr="00F931A4">
        <w:rPr>
          <w:rFonts w:ascii="Times New Roman" w:hAnsi="Times New Roman" w:cs="Times New Roman"/>
          <w:noProof/>
          <w:sz w:val="24"/>
          <w:szCs w:val="24"/>
          <w:lang w:val="fi-FI"/>
        </w:rPr>
        <w:t>(Ahmad et al., 2020)</w:t>
      </w:r>
      <w:r w:rsidR="00CA5D77" w:rsidRPr="00DC1B00">
        <w:rPr>
          <w:rFonts w:ascii="Times New Roman" w:hAnsi="Times New Roman" w:cs="Times New Roman"/>
          <w:sz w:val="24"/>
          <w:szCs w:val="24"/>
        </w:rPr>
        <w:fldChar w:fldCharType="end"/>
      </w:r>
      <w:r w:rsidR="00685C5F" w:rsidRPr="00F931A4">
        <w:rPr>
          <w:rFonts w:ascii="Times New Roman" w:hAnsi="Times New Roman" w:cs="Times New Roman"/>
          <w:sz w:val="24"/>
          <w:szCs w:val="24"/>
          <w:lang w:val="fi-FI"/>
        </w:rPr>
        <w:t>.</w:t>
      </w:r>
    </w:p>
    <w:bookmarkEnd w:id="13"/>
    <w:p w14:paraId="16DF6532" w14:textId="14E16CD4" w:rsidR="00A64137" w:rsidRPr="00DC1B00" w:rsidRDefault="007B2D46" w:rsidP="00F931A4">
      <w:pPr>
        <w:pStyle w:val="ListParagraph"/>
        <w:spacing w:after="0" w:line="480" w:lineRule="auto"/>
        <w:ind w:left="567" w:firstLine="360"/>
        <w:jc w:val="both"/>
        <w:rPr>
          <w:rFonts w:ascii="Times New Roman" w:hAnsi="Times New Roman" w:cs="Times New Roman"/>
          <w:sz w:val="24"/>
          <w:szCs w:val="24"/>
        </w:rPr>
      </w:pPr>
      <w:r w:rsidRPr="00F931A4">
        <w:rPr>
          <w:rFonts w:ascii="Times New Roman" w:hAnsi="Times New Roman" w:cs="Times New Roman"/>
          <w:sz w:val="24"/>
          <w:szCs w:val="24"/>
          <w:lang w:val="fi-FI"/>
        </w:rPr>
        <w:t xml:space="preserve">Menurut Effendi dalam Novita, cerita pendek merupakan salah satu bagian dari karya sastra yang berbentuk prosa. Cerpen atau cerita pendek yang lebih populer dengan akronim cerpen, merupakan salah satu jenis fiksi yang paling banyak ditulis orang. </w:t>
      </w:r>
      <w:r w:rsidRPr="00DC1B00">
        <w:rPr>
          <w:rFonts w:ascii="Times New Roman" w:hAnsi="Times New Roman" w:cs="Times New Roman"/>
          <w:sz w:val="24"/>
          <w:szCs w:val="24"/>
        </w:rPr>
        <w:t xml:space="preserve">Hampir setiap media </w:t>
      </w:r>
      <w:proofErr w:type="gramStart"/>
      <w:r w:rsidRPr="00DC1B00">
        <w:rPr>
          <w:rFonts w:ascii="Times New Roman" w:hAnsi="Times New Roman" w:cs="Times New Roman"/>
          <w:sz w:val="24"/>
          <w:szCs w:val="24"/>
        </w:rPr>
        <w:t>massa</w:t>
      </w:r>
      <w:proofErr w:type="gramEnd"/>
      <w:r w:rsidRPr="00DC1B00">
        <w:rPr>
          <w:rFonts w:ascii="Times New Roman" w:hAnsi="Times New Roman" w:cs="Times New Roman"/>
          <w:sz w:val="24"/>
          <w:szCs w:val="24"/>
        </w:rPr>
        <w:t xml:space="preserve"> yang terbit di Indonesia menyajikan cerpen setiap minggu. Majalah-majalah hampir selalu membuat satu atau dua cerpen. Seolah-olah tanpa membuat cerpen isi majalah itu tidak lengkap. Sedangkan menurut Sukino dalam Novita cerpen adalah kisahan yang memberikan kesan tunggal dominan tentang satu tokoh dalam satu latar dan satu situasi yang dramatik.</w:t>
      </w:r>
      <w:r w:rsidR="00A64137" w:rsidRPr="00DC1B00">
        <w:rPr>
          <w:rFonts w:ascii="Times New Roman" w:hAnsi="Times New Roman" w:cs="Times New Roman"/>
          <w:sz w:val="24"/>
          <w:szCs w:val="24"/>
        </w:rPr>
        <w:t xml:space="preserve"> Berdasarkan pendapat para ahli tersebut, dapat disimpulkan bahwa cerita pendek adalah suatu karya yang </w:t>
      </w:r>
      <w:r w:rsidR="00A64137" w:rsidRPr="00DC1B00">
        <w:rPr>
          <w:rFonts w:ascii="Times New Roman" w:hAnsi="Times New Roman" w:cs="Times New Roman"/>
          <w:sz w:val="24"/>
          <w:szCs w:val="24"/>
        </w:rPr>
        <w:lastRenderedPageBreak/>
        <w:t>ditulis dengan indah dalam beberapa bait dan memiliki makna yang padat</w:t>
      </w:r>
      <w:r w:rsidRPr="00DC1B00">
        <w:rPr>
          <w:rFonts w:ascii="Times New Roman" w:hAnsi="Times New Roman" w:cs="Times New Roman"/>
          <w:sz w:val="24"/>
          <w:szCs w:val="24"/>
        </w:rPr>
        <w:t xml:space="preserve"> </w:t>
      </w:r>
      <w:r w:rsidRPr="00DC1B00">
        <w:rPr>
          <w:rFonts w:ascii="Times New Roman" w:hAnsi="Times New Roman" w:cs="Times New Roman"/>
          <w:sz w:val="24"/>
          <w:szCs w:val="24"/>
        </w:rPr>
        <w:fldChar w:fldCharType="begin" w:fldLock="1"/>
      </w:r>
      <w:r w:rsidR="00CA5D77" w:rsidRPr="00DC1B00">
        <w:rPr>
          <w:rFonts w:ascii="Times New Roman" w:hAnsi="Times New Roman" w:cs="Times New Roman"/>
          <w:sz w:val="24"/>
          <w:szCs w:val="24"/>
        </w:rPr>
        <w:instrText>ADDIN CSL_CITATION {"citationItems":[{"id":"ITEM-1","itemData":{"ISBN":"1978052020071","abstract":"Pembelajaran Al-Qur‟an merupakan suatu kewajiban yang harus dilaksanakan dan ditumbuh kembangkan bagi setiap individu muslim, namun pada kenyataan nya pembelajaran tersebut tidak berjalan dengan mulus sesuai dengan apa yang diharapkan. Tujuan dari penelitian ini yaitu: 1. Untuk mengetahui faktor yang menyebabkan menurunnya minat anak dalam belajar alQur‟an. 2. Untuk mencari solusi penyebab menurunnya minat anak dalam belajar al-Qur‟an (studi kasus di TPQ al-fikri jln. Nangka Panorama Bengkulu).Penelitian ini menggunakan pendekatan penelitian kualitatif . Subjek penelitian adalah anak TPQ, Guru pengajar, dan orang tua. Teknik pengumpulan data, peneliti menggunakan teknik wawancara, observasi, dokumentasi. Sedangkan teknik analisis data, peneliti menggunakan model miles and humberman. Adapun hasil penelitian ini adalah : faktor penyebab menurunnya minat anak belajar al-Qur‟an di TPQ al-fikri, (a) fakor anak, (kesehatan, psikologi, dan kelelahan) (b) keluarga (c) sekolah (d) Teman bermain (e) perkembangan IT (f) guru. Sedangkan solusi dari faktor penyebab menurunnya minat anak belajar al-Qur‟an di TPQ al-fikri tidak ada, dikarenakan pihak TPQ telah menyatakan bahwa ditahun yang akan datang TPQ ini akan tutup dari berbagai pertimbangan. Oleh sebab itu untuk solusi dari kasus ini belum ada dari pihak TPQ, tapi penulis memberikan saran nantinya.","author":[{"dropping-particle":"","family":"Novita","given":"Msy Tiara","non-dropping-particle":"","parse-names":false,"suffix":""}],"id":"ITEM-1","issued":{"date-parts":[["2019"]]},"number-of-pages":"1-85","title":"Penerapan Pendekatan Kontekstual Dalam Menggembangkan Kemampuan Menulis Cerpen Pada Siswa Ix a Di Smp Negeri 1 Tebing Tinggi Kabupaten Empat Lawang Provinsi Sumatera Selatan","type":"thesis"},"uris":["http://www.mendeley.com/documents/?uuid=74928f0b-824a-47f5-a3ae-52217def29a8"]}],"mendeley":{"formattedCitation":"(Novita, 2019)","plainTextFormattedCitation":"(Novita, 2019)","previouslyFormattedCitation":"(Novita,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Novita, 2019)</w:t>
      </w:r>
      <w:r w:rsidRPr="00DC1B00">
        <w:rPr>
          <w:rFonts w:ascii="Times New Roman" w:hAnsi="Times New Roman" w:cs="Times New Roman"/>
          <w:sz w:val="24"/>
          <w:szCs w:val="24"/>
        </w:rPr>
        <w:fldChar w:fldCharType="end"/>
      </w:r>
      <w:r w:rsidR="00A64137" w:rsidRPr="00DC1B00">
        <w:rPr>
          <w:rFonts w:ascii="Times New Roman" w:hAnsi="Times New Roman" w:cs="Times New Roman"/>
          <w:sz w:val="24"/>
          <w:szCs w:val="24"/>
        </w:rPr>
        <w:t xml:space="preserve">. </w:t>
      </w:r>
    </w:p>
    <w:p w14:paraId="1339EDF5" w14:textId="753DB83C" w:rsidR="00A64137" w:rsidRPr="00DC1B00" w:rsidRDefault="00A64137">
      <w:pPr>
        <w:pStyle w:val="Heading4"/>
        <w:numPr>
          <w:ilvl w:val="3"/>
          <w:numId w:val="78"/>
        </w:numPr>
        <w:ind w:left="1276"/>
      </w:pPr>
      <w:r w:rsidRPr="00DC1B00">
        <w:t>Ciri-Ciri Teks Cerpen</w:t>
      </w:r>
    </w:p>
    <w:p w14:paraId="5BCE3E46" w14:textId="7460D25D" w:rsidR="00812B74" w:rsidRPr="00DC1B00" w:rsidRDefault="00812B74" w:rsidP="00F931A4">
      <w:pPr>
        <w:pStyle w:val="ListParagraph"/>
        <w:spacing w:after="0" w:line="480" w:lineRule="auto"/>
        <w:ind w:left="567" w:firstLine="360"/>
        <w:jc w:val="both"/>
        <w:rPr>
          <w:rFonts w:ascii="Times New Roman" w:hAnsi="Times New Roman" w:cs="Times New Roman"/>
          <w:sz w:val="24"/>
          <w:szCs w:val="24"/>
        </w:rPr>
      </w:pPr>
      <w:proofErr w:type="gramStart"/>
      <w:r w:rsidRPr="00DC1B00">
        <w:rPr>
          <w:rFonts w:ascii="Times New Roman" w:hAnsi="Times New Roman" w:cs="Times New Roman"/>
          <w:sz w:val="24"/>
          <w:szCs w:val="24"/>
        </w:rPr>
        <w:t>ciri-ciri</w:t>
      </w:r>
      <w:proofErr w:type="gramEnd"/>
      <w:r w:rsidRPr="00DC1B00">
        <w:rPr>
          <w:rFonts w:ascii="Times New Roman" w:hAnsi="Times New Roman" w:cs="Times New Roman"/>
          <w:sz w:val="24"/>
          <w:szCs w:val="24"/>
        </w:rPr>
        <w:t xml:space="preserve"> khas sebuah cerita pendek menurut Tarigan dalam Beru Ginting ciri-ciri cerpen sebagai berikut:</w:t>
      </w:r>
    </w:p>
    <w:p w14:paraId="1237DD92" w14:textId="3C0E9EC9" w:rsidR="00812B74" w:rsidRPr="00DC1B00" w:rsidRDefault="00812B74">
      <w:pPr>
        <w:pStyle w:val="ListParagraph"/>
        <w:numPr>
          <w:ilvl w:val="1"/>
          <w:numId w:val="55"/>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Ciri-ciri utama cerita pendek adalah: singkat, padu, dan intensif</w:t>
      </w:r>
    </w:p>
    <w:p w14:paraId="043BF13A" w14:textId="1F1B5387" w:rsidR="00812B74" w:rsidRPr="00DC1B00" w:rsidRDefault="00812B74">
      <w:pPr>
        <w:pStyle w:val="ListParagraph"/>
        <w:numPr>
          <w:ilvl w:val="1"/>
          <w:numId w:val="55"/>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Unsur-unsur cerita pendek adalah: adegan, tokoh, dan gerak.</w:t>
      </w:r>
    </w:p>
    <w:p w14:paraId="579A1481" w14:textId="76601477" w:rsidR="00812B74" w:rsidRPr="00DC1B00" w:rsidRDefault="00812B74">
      <w:pPr>
        <w:pStyle w:val="ListParagraph"/>
        <w:numPr>
          <w:ilvl w:val="1"/>
          <w:numId w:val="55"/>
        </w:numPr>
        <w:spacing w:after="0" w:line="480" w:lineRule="auto"/>
        <w:ind w:left="1440"/>
        <w:contextualSpacing w:val="0"/>
        <w:jc w:val="both"/>
        <w:rPr>
          <w:rFonts w:ascii="Times New Roman" w:hAnsi="Times New Roman" w:cs="Times New Roman"/>
          <w:sz w:val="24"/>
          <w:szCs w:val="24"/>
        </w:rPr>
      </w:pPr>
      <w:r w:rsidRPr="00DC1B00">
        <w:rPr>
          <w:rFonts w:ascii="Times New Roman" w:hAnsi="Times New Roman" w:cs="Times New Roman"/>
          <w:sz w:val="24"/>
          <w:szCs w:val="24"/>
        </w:rPr>
        <w:t xml:space="preserve">cerita panjngnya sekitar 5000 kata/kira-kira 17 halaman spasi rangkap yang terpusat dan lengkap pada dirinya sendiri </w:t>
      </w:r>
      <w:r w:rsidRPr="00DC1B00">
        <w:rPr>
          <w:rFonts w:ascii="Times New Roman" w:hAnsi="Times New Roman" w:cs="Times New Roman"/>
          <w:sz w:val="24"/>
          <w:szCs w:val="24"/>
        </w:rPr>
        <w:fldChar w:fldCharType="begin" w:fldLock="1"/>
      </w:r>
      <w:r w:rsidR="007B2D46" w:rsidRPr="00DC1B00">
        <w:rPr>
          <w:rFonts w:ascii="Times New Roman" w:hAnsi="Times New Roman" w:cs="Times New Roman"/>
          <w:sz w:val="24"/>
          <w:szCs w:val="24"/>
        </w:rPr>
        <w:instrText>ADDIN CSL_CITATION {"citationItems":[{"id":"ITEM-1","itemData":{"DOI":"10.37755/jsbi.v16i2.198","ISSN":"2089-9467","abstract":"Penelitian ini bertujuan untuk mendeskripsikan peningkatan kemampuan menulis cerpen  Siswa Kelas XI SMA Swasta Nasional Namotrasi dalam pembelajaran bahasa dan sastra Indonesia melalui penggunaan media lagu Elegi Esok Pagi . Penelitian ini diadakan berdasarkan adanya permasalahan dalam pembelajaran menulis cerpen. Kemampuan menulis cerpen siswa Kelas XI SMA Swasta Nasional Namotrasi  masih tergolong kurang. Sasaran yang dikenai tindakan adalah Siswa Kelas XI SMA Swasta Nasional Namotrasi Tahun Pelajaran 2018/2019.            Jenis penelitian yang digunakan adalah Penelitian Tindakan Kelas ( PTK ). Metode yang digunakan adalah metode diskusi. Prosedur pelaksanaan tindakan dan implementasi di lokasi terbagi dalam dua siklus. Setiap siklus terdiri dari empat tahap yaitu: Perencanaan (planning), pelaksanaan tindakan (acting), observasi (observing) dan refleksi ( reflecting). Penelitian ini dilakukan secara kolaboratif antara peneliti dengan guru Bahasa Indonesia.            Hasil penelitian ini menunjukkan bahwa penggunaan media lagu Elegi Esok Pagi  ciptaan Ebid G.Ade dalam pembelajaran menulis cerpen mampu meningkatkan kemampuan menulis siswa. Kemampuan rata-rata siswa dalam menulis cerpen sebelum adanya implementasi tindakan berkategori kurang. Namun setelah implementasi tindakan selama dua siklus, kemampuan rata-rata siswa dalam menulis cerpen menjadi berkategori baik. Hal ini berdasarkan hasil tes siswa dari pretes dengan nilai rata-rata hitung sebesar 33.8 meningkat di siklus I menjadi 58.8 dan pada akhir siklus II nilai rata-rata hitung kembali meningkat menjadi 88.2. Jadi kemampuan menulis siswa dari pretes sampai siklus II  mengalami peningkatan sebesar 54,4.","author":[{"dropping-particle":"","family":"Beru Ginting","given":"Sri Ulina","non-dropping-particle":"","parse-names":false,"suffix":""}],"container-title":"Jurnal Serunai Bahasa Indonesia","id":"ITEM-1","issue":"2","issued":{"date-parts":[["2019"]]},"title":"Peningkatan Keterampilan Menulis Cerpen Melalui Media “Elegi Esok Pagi ” Karya Ebid G.Ade Siswa Kelas Xi Sma Swasta Nasional Namotrasi Tahun Pelajaran 2018/2019","type":"article-journal","volume":"16"},"uris":["http://www.mendeley.com/documents/?uuid=9fafece4-c3fe-461f-9e7b-59f6a438c5c5"]}],"mendeley":{"formattedCitation":"(Beru Ginting, 2019)","plainTextFormattedCitation":"(Beru Ginting, 2019)","previouslyFormattedCitation":"(Beru Ginting,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Beru Ginting, 2019)</w:t>
      </w:r>
      <w:r w:rsidRPr="00DC1B00">
        <w:rPr>
          <w:rFonts w:ascii="Times New Roman" w:hAnsi="Times New Roman" w:cs="Times New Roman"/>
          <w:sz w:val="24"/>
          <w:szCs w:val="24"/>
        </w:rPr>
        <w:fldChar w:fldCharType="end"/>
      </w:r>
    </w:p>
    <w:p w14:paraId="027F0922" w14:textId="1BC2C44B" w:rsidR="00A64137" w:rsidRPr="00DC1B00" w:rsidRDefault="00A64137" w:rsidP="00F931A4">
      <w:pPr>
        <w:pStyle w:val="ListParagraph"/>
        <w:spacing w:after="0" w:line="480" w:lineRule="auto"/>
        <w:ind w:left="567" w:firstLine="360"/>
        <w:contextualSpacing w:val="0"/>
        <w:jc w:val="both"/>
        <w:rPr>
          <w:rFonts w:ascii="Times New Roman" w:hAnsi="Times New Roman" w:cs="Times New Roman"/>
          <w:sz w:val="24"/>
          <w:szCs w:val="24"/>
        </w:rPr>
      </w:pPr>
      <w:r w:rsidRPr="00DC1B00">
        <w:rPr>
          <w:rFonts w:ascii="Times New Roman" w:hAnsi="Times New Roman" w:cs="Times New Roman"/>
          <w:sz w:val="24"/>
          <w:szCs w:val="24"/>
        </w:rPr>
        <w:t>Cerita Pendek tentunya memiliki ciri-ciri, Menurut Nurhayati (2019, 117),</w:t>
      </w:r>
      <w:r w:rsidR="00685C5F" w:rsidRPr="00DC1B00">
        <w:rPr>
          <w:rFonts w:ascii="Times New Roman" w:hAnsi="Times New Roman" w:cs="Times New Roman"/>
          <w:sz w:val="24"/>
          <w:szCs w:val="24"/>
        </w:rPr>
        <w:t xml:space="preserve"> c</w:t>
      </w:r>
      <w:r w:rsidRPr="00DC1B00">
        <w:rPr>
          <w:rFonts w:ascii="Times New Roman" w:hAnsi="Times New Roman" w:cs="Times New Roman"/>
          <w:sz w:val="24"/>
          <w:szCs w:val="24"/>
        </w:rPr>
        <w:t xml:space="preserve">erita pendek menganding ciri-ciri sebagai berikut: a) bentuk tulisannya singkat, padat, lebig pendek daripada novel ; 2) terdiri kurang dari 10.000 kata; 3) sumbercerita dari kehidupan sehari-hari, baik pengalaman penulis sendiri maupun orang lain ; 4) tidak melukiskan seluruh kehidupan pelakunya karena mengangkat masalah tunggal atau intisarinya saja ; 5) tokoh yang dilukiskan mengalami konflik sampai penyelesainnya ; 6) penggunaan kata-kata ringkas (ekonomis) dan mudah dimengerti atau dikenal </w:t>
      </w:r>
      <w:r w:rsidRPr="00DC1B00">
        <w:rPr>
          <w:rFonts w:ascii="Times New Roman" w:hAnsi="Times New Roman" w:cs="Times New Roman"/>
          <w:sz w:val="24"/>
          <w:szCs w:val="24"/>
        </w:rPr>
        <w:lastRenderedPageBreak/>
        <w:t>oleh masyarakat luas  ; 6) dapat meninggalkan kesan mendalam dan mampu menggugah perasaan pembaca ; 7) menceritakan satu petistiwa atau kejadian dari perkembangan dan kegundahan jiwa suatu tokoh ; 8) beralur tunggal dan biasanya lurus ; 9) beralur tunggal (hanya memiliki satu alur) ; 10) penokohannya cenderung singkat dan tidak terlalu mendalam.</w:t>
      </w:r>
    </w:p>
    <w:p w14:paraId="6D6A8488" w14:textId="77777777" w:rsidR="00540295" w:rsidRPr="00DC1B00" w:rsidRDefault="00540295" w:rsidP="00F931A4">
      <w:pPr>
        <w:tabs>
          <w:tab w:val="left" w:pos="1080"/>
        </w:tabs>
        <w:spacing w:after="0" w:line="480" w:lineRule="auto"/>
        <w:ind w:left="567"/>
        <w:jc w:val="both"/>
        <w:rPr>
          <w:rFonts w:ascii="Times New Roman" w:hAnsi="Times New Roman" w:cs="Times New Roman"/>
          <w:sz w:val="24"/>
          <w:szCs w:val="24"/>
        </w:rPr>
      </w:pPr>
      <w:r w:rsidRPr="00DC1B00">
        <w:rPr>
          <w:rFonts w:ascii="Times New Roman" w:hAnsi="Times New Roman" w:cs="Times New Roman"/>
          <w:sz w:val="24"/>
          <w:szCs w:val="24"/>
        </w:rPr>
        <w:tab/>
      </w:r>
      <w:r w:rsidR="00A64137" w:rsidRPr="00DC1B00">
        <w:rPr>
          <w:rFonts w:ascii="Times New Roman" w:hAnsi="Times New Roman" w:cs="Times New Roman"/>
          <w:sz w:val="24"/>
          <w:szCs w:val="24"/>
        </w:rPr>
        <w:t xml:space="preserve">Sedangkan </w:t>
      </w:r>
      <w:r w:rsidR="0077177C" w:rsidRPr="00DC1B00">
        <w:rPr>
          <w:rFonts w:ascii="Times New Roman" w:hAnsi="Times New Roman" w:cs="Times New Roman"/>
          <w:sz w:val="24"/>
          <w:szCs w:val="24"/>
        </w:rPr>
        <w:t>ciri-ciri cerpen menurut Morris adalah (a) ciri-ciri utama cerita pendek adalah singkat, padu, dan intensif (</w:t>
      </w:r>
      <w:r w:rsidR="0077177C" w:rsidRPr="00DC1B00">
        <w:rPr>
          <w:rFonts w:ascii="Times New Roman" w:hAnsi="Times New Roman" w:cs="Times New Roman"/>
          <w:i/>
          <w:iCs/>
          <w:sz w:val="24"/>
          <w:szCs w:val="24"/>
        </w:rPr>
        <w:t>brevity, unity, and intensity</w:t>
      </w:r>
      <w:r w:rsidR="0077177C" w:rsidRPr="00DC1B00">
        <w:rPr>
          <w:rFonts w:ascii="Times New Roman" w:hAnsi="Times New Roman" w:cs="Times New Roman"/>
          <w:sz w:val="24"/>
          <w:szCs w:val="24"/>
        </w:rPr>
        <w:t>); (b) unsur-unsur cerita pendek adalah adegan, toko, dan gerak (</w:t>
      </w:r>
      <w:r w:rsidR="0077177C" w:rsidRPr="00DC1B00">
        <w:rPr>
          <w:rFonts w:ascii="Times New Roman" w:hAnsi="Times New Roman" w:cs="Times New Roman"/>
          <w:i/>
          <w:iCs/>
          <w:sz w:val="24"/>
          <w:szCs w:val="24"/>
        </w:rPr>
        <w:t>scena, character, and action</w:t>
      </w:r>
      <w:r w:rsidR="0077177C" w:rsidRPr="00DC1B00">
        <w:rPr>
          <w:rFonts w:ascii="Times New Roman" w:hAnsi="Times New Roman" w:cs="Times New Roman"/>
          <w:sz w:val="24"/>
          <w:szCs w:val="24"/>
        </w:rPr>
        <w:t>); dan (c) bahasa cerita pendek harus tajam, sugestif, dan menarik perhatian (</w:t>
      </w:r>
      <w:r w:rsidR="0077177C" w:rsidRPr="00DC1B00">
        <w:rPr>
          <w:rFonts w:ascii="Times New Roman" w:hAnsi="Times New Roman" w:cs="Times New Roman"/>
          <w:i/>
          <w:iCs/>
          <w:sz w:val="24"/>
          <w:szCs w:val="24"/>
        </w:rPr>
        <w:t>incicive, suggestive, and alert</w:t>
      </w:r>
      <w:r w:rsidR="0077177C" w:rsidRPr="00DC1B00">
        <w:rPr>
          <w:rFonts w:ascii="Times New Roman" w:hAnsi="Times New Roman" w:cs="Times New Roman"/>
          <w:sz w:val="24"/>
          <w:szCs w:val="24"/>
        </w:rPr>
        <w:t xml:space="preserve">) </w:t>
      </w:r>
      <w:r w:rsidR="0077177C" w:rsidRPr="00DC1B00">
        <w:rPr>
          <w:rFonts w:ascii="Times New Roman" w:hAnsi="Times New Roman" w:cs="Times New Roman"/>
          <w:sz w:val="24"/>
          <w:szCs w:val="24"/>
        </w:rPr>
        <w:fldChar w:fldCharType="begin" w:fldLock="1"/>
      </w:r>
      <w:r w:rsidR="00274376"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0077177C" w:rsidRPr="00DC1B00">
        <w:rPr>
          <w:rFonts w:ascii="Times New Roman" w:hAnsi="Times New Roman" w:cs="Times New Roman"/>
          <w:sz w:val="24"/>
          <w:szCs w:val="24"/>
        </w:rPr>
        <w:fldChar w:fldCharType="separate"/>
      </w:r>
      <w:r w:rsidR="0077177C" w:rsidRPr="00DC1B00">
        <w:rPr>
          <w:rFonts w:ascii="Times New Roman" w:hAnsi="Times New Roman" w:cs="Times New Roman"/>
          <w:noProof/>
          <w:sz w:val="24"/>
          <w:szCs w:val="24"/>
        </w:rPr>
        <w:t>(Subaidah et al., 2020)</w:t>
      </w:r>
      <w:r w:rsidR="0077177C" w:rsidRPr="00DC1B00">
        <w:rPr>
          <w:rFonts w:ascii="Times New Roman" w:hAnsi="Times New Roman" w:cs="Times New Roman"/>
          <w:sz w:val="24"/>
          <w:szCs w:val="24"/>
        </w:rPr>
        <w:fldChar w:fldCharType="end"/>
      </w:r>
      <w:r w:rsidR="00A64137" w:rsidRPr="00DC1B00">
        <w:rPr>
          <w:rFonts w:ascii="Times New Roman" w:hAnsi="Times New Roman" w:cs="Times New Roman"/>
          <w:sz w:val="24"/>
          <w:szCs w:val="24"/>
        </w:rPr>
        <w:t>.</w:t>
      </w:r>
      <w:r w:rsidR="00685C5F" w:rsidRPr="00DC1B00">
        <w:rPr>
          <w:rFonts w:ascii="Times New Roman" w:hAnsi="Times New Roman" w:cs="Times New Roman"/>
          <w:sz w:val="24"/>
          <w:szCs w:val="24"/>
        </w:rPr>
        <w:t xml:space="preserve"> </w:t>
      </w:r>
    </w:p>
    <w:p w14:paraId="02A367D3" w14:textId="2A6B4487" w:rsidR="00685C5F" w:rsidRPr="00DC1B00" w:rsidRDefault="00540295" w:rsidP="00F931A4">
      <w:pPr>
        <w:tabs>
          <w:tab w:val="left" w:pos="1080"/>
        </w:tabs>
        <w:spacing w:after="0" w:line="480" w:lineRule="auto"/>
        <w:ind w:left="567"/>
        <w:jc w:val="both"/>
        <w:rPr>
          <w:rFonts w:ascii="Times New Roman" w:hAnsi="Times New Roman" w:cs="Times New Roman"/>
          <w:sz w:val="24"/>
          <w:szCs w:val="24"/>
        </w:rPr>
      </w:pPr>
      <w:r w:rsidRPr="00DC1B00">
        <w:rPr>
          <w:rFonts w:ascii="Times New Roman" w:hAnsi="Times New Roman" w:cs="Times New Roman"/>
          <w:sz w:val="24"/>
          <w:szCs w:val="24"/>
        </w:rPr>
        <w:tab/>
      </w:r>
      <w:r w:rsidR="00685C5F" w:rsidRPr="00DC1B00">
        <w:rPr>
          <w:rFonts w:ascii="Times New Roman" w:hAnsi="Times New Roman" w:cs="Times New Roman"/>
          <w:sz w:val="24"/>
          <w:szCs w:val="24"/>
        </w:rPr>
        <w:t>Henry Guntur</w:t>
      </w:r>
      <w:r w:rsidR="00454690" w:rsidRPr="00DC1B00">
        <w:rPr>
          <w:rFonts w:ascii="Times New Roman" w:hAnsi="Times New Roman" w:cs="Times New Roman"/>
          <w:sz w:val="24"/>
          <w:szCs w:val="24"/>
        </w:rPr>
        <w:t xml:space="preserve"> </w:t>
      </w:r>
      <w:r w:rsidR="00685C5F" w:rsidRPr="00DC1B00">
        <w:rPr>
          <w:rFonts w:ascii="Times New Roman" w:hAnsi="Times New Roman" w:cs="Times New Roman"/>
          <w:sz w:val="24"/>
          <w:szCs w:val="24"/>
        </w:rPr>
        <w:t xml:space="preserve">Tarigan mengatakan ciri-ciri khas sebuah cerita pendek yaitu: 1) singakat, padat dan intensif; 2) memiliki unsur utama yaitu adanya tokoh dan gerak; 3) tajam, sugestif dan menarik perhatian; 4) mengandung interpretasi pengarang tentang konsepsinya mengenai kehidupan (langsung/tidak langsung); 5)enimbulkan satu efek dalam pikiran pembaca; 6) jalan cerita, pertama-tama menarik perasaan dan menarik pikiran; 7) mengandung detail-detail dan insiden- insiden yang dipilih dan </w:t>
      </w:r>
      <w:r w:rsidR="00685C5F" w:rsidRPr="00DC1B00">
        <w:rPr>
          <w:rFonts w:ascii="Times New Roman" w:hAnsi="Times New Roman" w:cs="Times New Roman"/>
          <w:sz w:val="24"/>
          <w:szCs w:val="24"/>
        </w:rPr>
        <w:lastRenderedPageBreak/>
        <w:t xml:space="preserve">bisa menimbulkan pertanyaan-pertanyaan dalam pikiran membaca; 8) mengandung sebuah insiden yang menguasai jalan cerita Mempunyai seorang pelaku utama; 9) mempunyai kesan yang menarik; 10) cerpen tergantung pada situasi; 11) cerpen memberikan impresi tunggal; 12) cerpen memberikan suatu kebulatan efek; 13) cerpen menyajikan suatu emosi; dan 14) jumlah kata-kata terdapat dalam cerpen baisanya 10.000 kata atau 33 halaman kuarto </w:t>
      </w:r>
      <w:r w:rsidR="00685C5F" w:rsidRPr="00DC1B00">
        <w:rPr>
          <w:rFonts w:ascii="Times New Roman" w:hAnsi="Times New Roman" w:cs="Times New Roman"/>
          <w:sz w:val="24"/>
          <w:szCs w:val="24"/>
        </w:rPr>
        <w:fldChar w:fldCharType="begin" w:fldLock="1"/>
      </w:r>
      <w:r w:rsidR="00B63AB5" w:rsidRPr="00DC1B00">
        <w:rPr>
          <w:rFonts w:ascii="Times New Roman" w:hAnsi="Times New Roman" w:cs="Times New Roman"/>
          <w:sz w:val="24"/>
          <w:szCs w:val="24"/>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685C5F" w:rsidRPr="00DC1B00">
        <w:rPr>
          <w:rFonts w:ascii="Times New Roman" w:hAnsi="Times New Roman" w:cs="Times New Roman"/>
          <w:sz w:val="24"/>
          <w:szCs w:val="24"/>
        </w:rPr>
        <w:fldChar w:fldCharType="separate"/>
      </w:r>
      <w:r w:rsidR="00685C5F" w:rsidRPr="00DC1B00">
        <w:rPr>
          <w:rFonts w:ascii="Times New Roman" w:hAnsi="Times New Roman" w:cs="Times New Roman"/>
          <w:noProof/>
          <w:sz w:val="24"/>
          <w:szCs w:val="24"/>
        </w:rPr>
        <w:t>(Ahmad et al., 2020)</w:t>
      </w:r>
      <w:r w:rsidR="00685C5F" w:rsidRPr="00DC1B00">
        <w:rPr>
          <w:rFonts w:ascii="Times New Roman" w:hAnsi="Times New Roman" w:cs="Times New Roman"/>
          <w:sz w:val="24"/>
          <w:szCs w:val="24"/>
        </w:rPr>
        <w:fldChar w:fldCharType="end"/>
      </w:r>
      <w:r w:rsidR="00685C5F" w:rsidRPr="00DC1B00">
        <w:rPr>
          <w:rFonts w:ascii="Times New Roman" w:hAnsi="Times New Roman" w:cs="Times New Roman"/>
          <w:sz w:val="24"/>
          <w:szCs w:val="24"/>
        </w:rPr>
        <w:t>.</w:t>
      </w:r>
    </w:p>
    <w:p w14:paraId="102CC4B6" w14:textId="465BDC53" w:rsidR="00A64137" w:rsidRPr="00DC1B00" w:rsidRDefault="00A64137">
      <w:pPr>
        <w:pStyle w:val="Heading4"/>
        <w:numPr>
          <w:ilvl w:val="3"/>
          <w:numId w:val="78"/>
        </w:numPr>
        <w:ind w:left="1276"/>
        <w:rPr>
          <w:rFonts w:cs="Times New Roman"/>
          <w:szCs w:val="24"/>
        </w:rPr>
      </w:pPr>
      <w:r w:rsidRPr="00DC1B00">
        <w:t>Struktur Teks Cerpen</w:t>
      </w:r>
    </w:p>
    <w:p w14:paraId="208339E2" w14:textId="6CA3754F" w:rsidR="00A64137" w:rsidRPr="00DC1B00" w:rsidRDefault="00A64137" w:rsidP="00F931A4">
      <w:pPr>
        <w:pStyle w:val="BodyText"/>
        <w:spacing w:line="480" w:lineRule="auto"/>
        <w:ind w:left="567" w:firstLine="513"/>
        <w:jc w:val="both"/>
        <w:rPr>
          <w:rFonts w:ascii="Times New Roman" w:hAnsi="Times New Roman" w:cs="Times New Roman"/>
        </w:rPr>
      </w:pPr>
      <w:r w:rsidRPr="00DC1B00">
        <w:rPr>
          <w:rFonts w:ascii="Times New Roman" w:hAnsi="Times New Roman" w:cs="Times New Roman"/>
        </w:rPr>
        <w:t>Cerita pendek memiliki susunan tersendiri. Kosasih menyatakan bahwa struktur cerpen terbagi atas beberapa bagian, yakni.</w:t>
      </w:r>
    </w:p>
    <w:p w14:paraId="65505CAE" w14:textId="77777777" w:rsidR="00A64137" w:rsidRPr="00DC1B00" w:rsidRDefault="00A64137">
      <w:pPr>
        <w:pStyle w:val="ListParagraph"/>
        <w:widowControl w:val="0"/>
        <w:numPr>
          <w:ilvl w:val="0"/>
          <w:numId w:val="5"/>
        </w:numPr>
        <w:tabs>
          <w:tab w:val="left" w:pos="990"/>
        </w:tabs>
        <w:autoSpaceDE w:val="0"/>
        <w:autoSpaceDN w:val="0"/>
        <w:spacing w:before="72" w:after="0" w:line="480" w:lineRule="auto"/>
        <w:ind w:left="1350" w:hanging="429"/>
        <w:jc w:val="both"/>
        <w:rPr>
          <w:rFonts w:ascii="Times New Roman" w:hAnsi="Times New Roman" w:cs="Times New Roman"/>
          <w:sz w:val="24"/>
          <w:szCs w:val="24"/>
        </w:rPr>
      </w:pPr>
      <w:r w:rsidRPr="00DC1B00">
        <w:rPr>
          <w:rFonts w:ascii="Times New Roman" w:hAnsi="Times New Roman" w:cs="Times New Roman"/>
          <w:sz w:val="24"/>
          <w:szCs w:val="24"/>
        </w:rPr>
        <w:t>Abstrak</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sinopsis)</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merupakan</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bagian</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cerita</w:t>
      </w:r>
      <w:r w:rsidRPr="00DC1B00">
        <w:rPr>
          <w:rFonts w:ascii="Times New Roman" w:hAnsi="Times New Roman" w:cs="Times New Roman"/>
          <w:spacing w:val="47"/>
          <w:sz w:val="24"/>
          <w:szCs w:val="24"/>
        </w:rPr>
        <w:t xml:space="preserve"> </w:t>
      </w:r>
      <w:r w:rsidRPr="00DC1B00">
        <w:rPr>
          <w:rFonts w:ascii="Times New Roman" w:hAnsi="Times New Roman" w:cs="Times New Roman"/>
          <w:sz w:val="24"/>
          <w:szCs w:val="24"/>
        </w:rPr>
        <w:t>yang</w:t>
      </w:r>
      <w:r w:rsidRPr="00DC1B00">
        <w:rPr>
          <w:rFonts w:ascii="Times New Roman" w:hAnsi="Times New Roman" w:cs="Times New Roman"/>
          <w:spacing w:val="41"/>
          <w:sz w:val="24"/>
          <w:szCs w:val="24"/>
        </w:rPr>
        <w:t xml:space="preserve"> </w:t>
      </w:r>
      <w:r w:rsidRPr="00DC1B00">
        <w:rPr>
          <w:rFonts w:ascii="Times New Roman" w:hAnsi="Times New Roman" w:cs="Times New Roman"/>
          <w:sz w:val="24"/>
          <w:szCs w:val="24"/>
        </w:rPr>
        <w:t>menggambarkan</w:t>
      </w:r>
      <w:r w:rsidRPr="00DC1B00">
        <w:rPr>
          <w:rFonts w:ascii="Times New Roman" w:hAnsi="Times New Roman" w:cs="Times New Roman"/>
          <w:spacing w:val="42"/>
          <w:sz w:val="24"/>
          <w:szCs w:val="24"/>
        </w:rPr>
        <w:t xml:space="preserve"> </w:t>
      </w:r>
      <w:r w:rsidRPr="00DC1B00">
        <w:rPr>
          <w:rFonts w:ascii="Times New Roman" w:hAnsi="Times New Roman" w:cs="Times New Roman"/>
          <w:sz w:val="24"/>
          <w:szCs w:val="24"/>
        </w:rPr>
        <w:t>keseluruhan</w:t>
      </w:r>
      <w:r w:rsidRPr="00DC1B00">
        <w:rPr>
          <w:rFonts w:ascii="Times New Roman" w:hAnsi="Times New Roman" w:cs="Times New Roman"/>
          <w:spacing w:val="43"/>
          <w:sz w:val="24"/>
          <w:szCs w:val="24"/>
        </w:rPr>
        <w:t xml:space="preserve"> </w:t>
      </w:r>
      <w:r w:rsidRPr="00DC1B00">
        <w:rPr>
          <w:rFonts w:ascii="Times New Roman" w:hAnsi="Times New Roman" w:cs="Times New Roman"/>
          <w:sz w:val="24"/>
          <w:szCs w:val="24"/>
        </w:rPr>
        <w:t>isi</w:t>
      </w:r>
      <w:r w:rsidRPr="00DC1B00">
        <w:rPr>
          <w:rFonts w:ascii="Times New Roman" w:hAnsi="Times New Roman" w:cs="Times New Roman"/>
          <w:spacing w:val="44"/>
          <w:sz w:val="24"/>
          <w:szCs w:val="24"/>
        </w:rPr>
        <w:t xml:space="preserve"> </w:t>
      </w:r>
      <w:r w:rsidRPr="00DC1B00">
        <w:rPr>
          <w:rFonts w:ascii="Times New Roman" w:hAnsi="Times New Roman" w:cs="Times New Roman"/>
          <w:sz w:val="24"/>
          <w:szCs w:val="24"/>
        </w:rPr>
        <w:t>cerita.</w:t>
      </w:r>
    </w:p>
    <w:p w14:paraId="57006749" w14:textId="77777777" w:rsidR="00A64137" w:rsidRPr="00DC1B00" w:rsidRDefault="00A64137" w:rsidP="00540295">
      <w:pPr>
        <w:pStyle w:val="BodyText"/>
        <w:tabs>
          <w:tab w:val="left" w:pos="990"/>
        </w:tabs>
        <w:spacing w:line="480" w:lineRule="auto"/>
        <w:ind w:left="1350" w:right="118"/>
        <w:jc w:val="both"/>
        <w:rPr>
          <w:rFonts w:ascii="Times New Roman" w:hAnsi="Times New Roman" w:cs="Times New Roman"/>
        </w:rPr>
      </w:pPr>
      <w:r w:rsidRPr="00DC1B00">
        <w:rPr>
          <w:rFonts w:ascii="Times New Roman" w:hAnsi="Times New Roman" w:cs="Times New Roman"/>
        </w:rPr>
        <w:t>Keberadaan abstrak seperti itu bersifat opsional, mungkin ada dan mungkin bisa tidak muncul. Lebih-lebih kisah dalam cerpen cenderung langsung pada peristiwa yang penting, tidak bertele-tele, langsung berpusat pada konflik utamanya.</w:t>
      </w:r>
    </w:p>
    <w:p w14:paraId="458740D3"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6"/>
        <w:jc w:val="both"/>
        <w:rPr>
          <w:rFonts w:ascii="Times New Roman" w:hAnsi="Times New Roman" w:cs="Times New Roman"/>
          <w:sz w:val="24"/>
          <w:szCs w:val="24"/>
        </w:rPr>
      </w:pPr>
      <w:r w:rsidRPr="00DC1B00">
        <w:rPr>
          <w:rFonts w:ascii="Times New Roman" w:hAnsi="Times New Roman" w:cs="Times New Roman"/>
          <w:sz w:val="24"/>
          <w:szCs w:val="24"/>
        </w:rPr>
        <w:t xml:space="preserve">Orientasi atau pengenalan cerita, baik itu berkenaan dengan penokohan </w:t>
      </w:r>
      <w:r w:rsidRPr="00DC1B00">
        <w:rPr>
          <w:rFonts w:ascii="Times New Roman" w:hAnsi="Times New Roman" w:cs="Times New Roman"/>
          <w:sz w:val="24"/>
          <w:szCs w:val="24"/>
        </w:rPr>
        <w:lastRenderedPageBreak/>
        <w:t>ataupun bibit-bibit masalah yang</w:t>
      </w:r>
      <w:r w:rsidRPr="00DC1B00">
        <w:rPr>
          <w:rFonts w:ascii="Times New Roman" w:hAnsi="Times New Roman" w:cs="Times New Roman"/>
          <w:spacing w:val="1"/>
          <w:sz w:val="24"/>
          <w:szCs w:val="24"/>
        </w:rPr>
        <w:t xml:space="preserve"> </w:t>
      </w:r>
      <w:r w:rsidRPr="00DC1B00">
        <w:rPr>
          <w:rFonts w:ascii="Times New Roman" w:hAnsi="Times New Roman" w:cs="Times New Roman"/>
          <w:sz w:val="24"/>
          <w:szCs w:val="24"/>
        </w:rPr>
        <w:t>dialaminya.</w:t>
      </w:r>
    </w:p>
    <w:p w14:paraId="70CEA84E"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6"/>
        <w:jc w:val="both"/>
        <w:rPr>
          <w:rFonts w:ascii="Times New Roman" w:hAnsi="Times New Roman" w:cs="Times New Roman"/>
          <w:sz w:val="24"/>
          <w:szCs w:val="24"/>
        </w:rPr>
      </w:pPr>
      <w:r w:rsidRPr="00DC1B00">
        <w:rPr>
          <w:rFonts w:ascii="Times New Roman" w:hAnsi="Times New Roman" w:cs="Times New Roman"/>
          <w:sz w:val="24"/>
          <w:szCs w:val="24"/>
        </w:rPr>
        <w:t>Komplikasi atau puncak konflik, yakni bagian cerpen yang menceritakan puncak masalah yang dialami tokoh utama. Dalam bagian ini, sang tokoh menghadapi dan menyelesaikan masalah yang menegangkan itu yang kemudian timbul konsekuensi atau akibat-akibat tertentu yang meredakan masalah sebelumya.</w:t>
      </w:r>
    </w:p>
    <w:p w14:paraId="431BA761" w14:textId="77777777" w:rsidR="00A64137" w:rsidRPr="00DC1B00" w:rsidRDefault="00A64137">
      <w:pPr>
        <w:pStyle w:val="ListParagraph"/>
        <w:widowControl w:val="0"/>
        <w:numPr>
          <w:ilvl w:val="0"/>
          <w:numId w:val="5"/>
        </w:numPr>
        <w:tabs>
          <w:tab w:val="left" w:pos="990"/>
        </w:tabs>
        <w:autoSpaceDE w:val="0"/>
        <w:autoSpaceDN w:val="0"/>
        <w:spacing w:before="1" w:after="0" w:line="480" w:lineRule="auto"/>
        <w:ind w:left="1350" w:right="113"/>
        <w:jc w:val="both"/>
        <w:rPr>
          <w:rFonts w:ascii="Times New Roman" w:hAnsi="Times New Roman" w:cs="Times New Roman"/>
          <w:sz w:val="24"/>
          <w:szCs w:val="24"/>
        </w:rPr>
      </w:pPr>
      <w:r w:rsidRPr="00DC1B00">
        <w:rPr>
          <w:rFonts w:ascii="Times New Roman" w:hAnsi="Times New Roman" w:cs="Times New Roman"/>
          <w:sz w:val="24"/>
          <w:szCs w:val="24"/>
        </w:rPr>
        <w:t>Evaluasi, yaitu bagian yang menyatakan komentar pengarang atas peristiwa puncak yang telah diceritakannya. Komentar yang dimaksud dapat dinyatakan langsung oleh pengarang atau diwakili oleh tokoh tertentu. Pada bagian ini alur ataupun konflik cerita agak mengendur, tetapi pembaca tetap menunggu impilikasi atau konflik selanjutnya, sebagai akhir dari</w:t>
      </w:r>
      <w:r w:rsidRPr="00DC1B00">
        <w:rPr>
          <w:rFonts w:ascii="Times New Roman" w:hAnsi="Times New Roman" w:cs="Times New Roman"/>
          <w:spacing w:val="-2"/>
          <w:sz w:val="24"/>
          <w:szCs w:val="24"/>
        </w:rPr>
        <w:t xml:space="preserve"> </w:t>
      </w:r>
      <w:r w:rsidRPr="00DC1B00">
        <w:rPr>
          <w:rFonts w:ascii="Times New Roman" w:hAnsi="Times New Roman" w:cs="Times New Roman"/>
          <w:sz w:val="24"/>
          <w:szCs w:val="24"/>
        </w:rPr>
        <w:t>cerita.</w:t>
      </w:r>
    </w:p>
    <w:p w14:paraId="16F11593" w14:textId="77777777" w:rsidR="00A64137" w:rsidRPr="00DC1B00" w:rsidRDefault="00A64137">
      <w:pPr>
        <w:pStyle w:val="ListParagraph"/>
        <w:widowControl w:val="0"/>
        <w:numPr>
          <w:ilvl w:val="0"/>
          <w:numId w:val="5"/>
        </w:numPr>
        <w:tabs>
          <w:tab w:val="left" w:pos="990"/>
        </w:tabs>
        <w:autoSpaceDE w:val="0"/>
        <w:autoSpaceDN w:val="0"/>
        <w:spacing w:after="0" w:line="480" w:lineRule="auto"/>
        <w:ind w:left="1350" w:right="115"/>
        <w:jc w:val="both"/>
        <w:rPr>
          <w:rFonts w:ascii="Times New Roman" w:hAnsi="Times New Roman" w:cs="Times New Roman"/>
          <w:sz w:val="24"/>
          <w:szCs w:val="24"/>
        </w:rPr>
      </w:pPr>
      <w:r w:rsidRPr="00F931A4">
        <w:rPr>
          <w:rFonts w:ascii="Times New Roman" w:hAnsi="Times New Roman" w:cs="Times New Roman"/>
          <w:sz w:val="24"/>
          <w:szCs w:val="24"/>
          <w:lang w:val="fi-FI"/>
        </w:rPr>
        <w:t xml:space="preserve">Resolusi merupakan tahap penyelesaian akhir dari seluruh rangkaian cerita. </w:t>
      </w:r>
      <w:r w:rsidRPr="00DC1B00">
        <w:rPr>
          <w:rFonts w:ascii="Times New Roman" w:hAnsi="Times New Roman" w:cs="Times New Roman"/>
          <w:sz w:val="24"/>
          <w:szCs w:val="24"/>
        </w:rPr>
        <w:t>Bedanya, dengan komplikasi, pada bagian ini ketegangan mulai</w:t>
      </w:r>
      <w:r w:rsidRPr="00DC1B00">
        <w:rPr>
          <w:rFonts w:ascii="Times New Roman" w:hAnsi="Times New Roman" w:cs="Times New Roman"/>
          <w:spacing w:val="-3"/>
          <w:sz w:val="24"/>
          <w:szCs w:val="24"/>
        </w:rPr>
        <w:t xml:space="preserve"> </w:t>
      </w:r>
      <w:r w:rsidRPr="00DC1B00">
        <w:rPr>
          <w:rFonts w:ascii="Times New Roman" w:hAnsi="Times New Roman" w:cs="Times New Roman"/>
          <w:sz w:val="24"/>
          <w:szCs w:val="24"/>
        </w:rPr>
        <w:t>mereda.</w:t>
      </w:r>
    </w:p>
    <w:p w14:paraId="622A4D04" w14:textId="3FD248CC" w:rsidR="0021654E" w:rsidRPr="00DC1B00" w:rsidRDefault="00A64137">
      <w:pPr>
        <w:pStyle w:val="ListParagraph"/>
        <w:widowControl w:val="0"/>
        <w:numPr>
          <w:ilvl w:val="0"/>
          <w:numId w:val="5"/>
        </w:numPr>
        <w:tabs>
          <w:tab w:val="left" w:pos="990"/>
        </w:tabs>
        <w:autoSpaceDE w:val="0"/>
        <w:autoSpaceDN w:val="0"/>
        <w:spacing w:after="0" w:line="480" w:lineRule="auto"/>
        <w:ind w:left="1350" w:right="115"/>
        <w:jc w:val="both"/>
        <w:rPr>
          <w:rFonts w:ascii="Times New Roman" w:hAnsi="Times New Roman" w:cs="Times New Roman"/>
          <w:sz w:val="24"/>
          <w:szCs w:val="24"/>
        </w:rPr>
      </w:pPr>
      <w:r w:rsidRPr="00DC1B00">
        <w:rPr>
          <w:rFonts w:ascii="Times New Roman" w:hAnsi="Times New Roman" w:cs="Times New Roman"/>
          <w:sz w:val="24"/>
          <w:szCs w:val="24"/>
        </w:rPr>
        <w:t>Koda ialah komentar akhir terhadap keseluruhan isi cerita, mungkin juga diisi kesimpulan tentang hal-hal yang dialami tokoh utama</w:t>
      </w:r>
      <w:r w:rsidRPr="00DC1B00">
        <w:rPr>
          <w:rFonts w:ascii="Times New Roman" w:hAnsi="Times New Roman" w:cs="Times New Roman"/>
          <w:spacing w:val="-4"/>
          <w:sz w:val="24"/>
          <w:szCs w:val="24"/>
        </w:rPr>
        <w:t xml:space="preserve"> </w:t>
      </w:r>
      <w:r w:rsidRPr="00DC1B00">
        <w:rPr>
          <w:rFonts w:ascii="Times New Roman" w:hAnsi="Times New Roman" w:cs="Times New Roman"/>
          <w:sz w:val="24"/>
          <w:szCs w:val="24"/>
        </w:rPr>
        <w:t>kemudian</w:t>
      </w:r>
      <w:r w:rsidR="00274376" w:rsidRPr="00DC1B00">
        <w:rPr>
          <w:rFonts w:ascii="Times New Roman" w:hAnsi="Times New Roman" w:cs="Times New Roman"/>
          <w:sz w:val="24"/>
          <w:szCs w:val="24"/>
        </w:rPr>
        <w:t xml:space="preserve"> </w:t>
      </w:r>
      <w:r w:rsidR="00274376" w:rsidRPr="00DC1B00">
        <w:rPr>
          <w:rFonts w:ascii="Times New Roman" w:hAnsi="Times New Roman" w:cs="Times New Roman"/>
          <w:sz w:val="24"/>
          <w:szCs w:val="24"/>
        </w:rPr>
        <w:fldChar w:fldCharType="begin" w:fldLock="1"/>
      </w:r>
      <w:r w:rsidR="00CE06E3" w:rsidRPr="00DC1B00">
        <w:rPr>
          <w:rFonts w:ascii="Times New Roman" w:hAnsi="Times New Roman" w:cs="Times New Roman"/>
          <w:sz w:val="24"/>
          <w:szCs w:val="24"/>
        </w:rPr>
        <w:instrText>ADDIN CSL_CITATION {"citationItems":[{"id":"ITEM-1","itemData":{"author":[{"dropping-particle":"","family":"E. Kosasih","given":"Endang Kurniawan","non-dropping-particle":"","parse-names":false,"suffix":""}],"id":"ITEM-1","issued":{"date-parts":[["2019"]]},"number-of-pages":"290","publisher":"Yrama Widya","publisher-place":"Bandung","title":"22 jenis teks &amp; strategi pembelajarannya di SMA-MA/SMK","type":"book"},"uris":["http://www.mendeley.com/documents/?uuid=786203c1-3059-470b-b369-edfcbf431ac1"]}],"mendeley":{"formattedCitation":"(E. Kosasih, 2019)","plainTextFormattedCitation":"(E. Kosasih, 2019)","previouslyFormattedCitation":"(E. Kosasih, 2019)"},"properties":{"noteIndex":0},"schema":"https://github.com/citation-style-language/schema/raw/master/csl-citation.json"}</w:instrText>
      </w:r>
      <w:r w:rsidR="00274376" w:rsidRPr="00DC1B00">
        <w:rPr>
          <w:rFonts w:ascii="Times New Roman" w:hAnsi="Times New Roman" w:cs="Times New Roman"/>
          <w:sz w:val="24"/>
          <w:szCs w:val="24"/>
        </w:rPr>
        <w:fldChar w:fldCharType="separate"/>
      </w:r>
      <w:r w:rsidR="00274376" w:rsidRPr="00DC1B00">
        <w:rPr>
          <w:rFonts w:ascii="Times New Roman" w:hAnsi="Times New Roman" w:cs="Times New Roman"/>
          <w:noProof/>
          <w:sz w:val="24"/>
          <w:szCs w:val="24"/>
        </w:rPr>
        <w:t xml:space="preserve">(E. </w:t>
      </w:r>
      <w:r w:rsidR="00274376" w:rsidRPr="00DC1B00">
        <w:rPr>
          <w:rFonts w:ascii="Times New Roman" w:hAnsi="Times New Roman" w:cs="Times New Roman"/>
          <w:noProof/>
          <w:sz w:val="24"/>
          <w:szCs w:val="24"/>
        </w:rPr>
        <w:lastRenderedPageBreak/>
        <w:t>Kosasih, 2019)</w:t>
      </w:r>
      <w:r w:rsidR="00274376" w:rsidRPr="00DC1B00">
        <w:rPr>
          <w:rFonts w:ascii="Times New Roman" w:hAnsi="Times New Roman" w:cs="Times New Roman"/>
          <w:sz w:val="24"/>
          <w:szCs w:val="24"/>
        </w:rPr>
        <w:fldChar w:fldCharType="end"/>
      </w:r>
      <w:r w:rsidR="0021654E" w:rsidRPr="00DC1B00">
        <w:rPr>
          <w:rFonts w:ascii="Times New Roman" w:hAnsi="Times New Roman" w:cs="Times New Roman"/>
          <w:sz w:val="24"/>
          <w:szCs w:val="24"/>
        </w:rPr>
        <w:t>.</w:t>
      </w:r>
    </w:p>
    <w:p w14:paraId="48EABBA5" w14:textId="58CC5761" w:rsidR="00A64137" w:rsidRPr="00DC1B00" w:rsidRDefault="00A64137">
      <w:pPr>
        <w:pStyle w:val="Heading4"/>
        <w:numPr>
          <w:ilvl w:val="3"/>
          <w:numId w:val="78"/>
        </w:numPr>
        <w:ind w:left="1276"/>
      </w:pPr>
      <w:r w:rsidRPr="00DC1B00">
        <w:t xml:space="preserve">Fungsi </w:t>
      </w:r>
      <w:r w:rsidR="00CE06E3" w:rsidRPr="00DC1B00">
        <w:t xml:space="preserve">dan Tujuan </w:t>
      </w:r>
      <w:r w:rsidRPr="00DC1B00">
        <w:t>Cerpen</w:t>
      </w:r>
    </w:p>
    <w:p w14:paraId="370F9CA4" w14:textId="1CD6675E" w:rsidR="00A64137" w:rsidRPr="00DC1B00" w:rsidRDefault="00CE06E3" w:rsidP="00F931A4">
      <w:pPr>
        <w:pStyle w:val="BodyText"/>
        <w:spacing w:line="480" w:lineRule="auto"/>
        <w:ind w:left="567" w:firstLine="360"/>
        <w:jc w:val="both"/>
        <w:rPr>
          <w:rFonts w:ascii="Times New Roman" w:hAnsi="Times New Roman" w:cs="Times New Roman"/>
          <w:b/>
          <w:bCs/>
        </w:rPr>
      </w:pPr>
      <w:r w:rsidRPr="00DC1B00">
        <w:rPr>
          <w:rFonts w:ascii="Times New Roman" w:hAnsi="Times New Roman" w:cs="Times New Roman"/>
        </w:rPr>
        <w:t>Menurut Syafie’ie, tujuan menulis dapat diklasifikasikan sebagai berikut: 1) Mengubah keyakinan pembaca; 2) Menanamkan pemahaman sesuatu terhadap</w:t>
      </w:r>
      <w:r w:rsidRPr="00DC1B00">
        <w:rPr>
          <w:rFonts w:ascii="Times New Roman" w:hAnsi="Times New Roman" w:cs="Times New Roman"/>
          <w:bCs/>
        </w:rPr>
        <w:t>; pembaca; 3) Merangsang proses berpikir pembaca; 4) Menyenangkan atau menghibur pembaca; 5) Memberitahu pembaca; dan 6) Memotivasi pembaca. Sedangkan pendapat lain dikemukakan oleh Hugo Harting mengklasifikasikan bahwa tujuan penulisan, antara lain: 1) Tujuan penugasan (</w:t>
      </w:r>
      <w:r w:rsidRPr="00DC1B00">
        <w:rPr>
          <w:rFonts w:ascii="Times New Roman" w:hAnsi="Times New Roman" w:cs="Times New Roman"/>
          <w:bCs/>
          <w:i/>
        </w:rPr>
        <w:t>assingnment purpose</w:t>
      </w:r>
      <w:r w:rsidRPr="00DC1B00">
        <w:rPr>
          <w:rFonts w:ascii="Times New Roman" w:hAnsi="Times New Roman" w:cs="Times New Roman"/>
          <w:bCs/>
        </w:rPr>
        <w:t>); 2) Tujuan altruistik (</w:t>
      </w:r>
      <w:r w:rsidRPr="00DC1B00">
        <w:rPr>
          <w:rFonts w:ascii="Times New Roman" w:hAnsi="Times New Roman" w:cs="Times New Roman"/>
          <w:bCs/>
          <w:i/>
        </w:rPr>
        <w:t>altruistic purpose</w:t>
      </w:r>
      <w:r w:rsidRPr="00DC1B00">
        <w:rPr>
          <w:rFonts w:ascii="Times New Roman" w:hAnsi="Times New Roman" w:cs="Times New Roman"/>
          <w:bCs/>
        </w:rPr>
        <w:t>), tujuan persuasi (</w:t>
      </w:r>
      <w:r w:rsidRPr="00DC1B00">
        <w:rPr>
          <w:rFonts w:ascii="Times New Roman" w:hAnsi="Times New Roman" w:cs="Times New Roman"/>
          <w:bCs/>
          <w:i/>
        </w:rPr>
        <w:t>persuasive purpose</w:t>
      </w:r>
      <w:r w:rsidRPr="00DC1B00">
        <w:rPr>
          <w:rFonts w:ascii="Times New Roman" w:hAnsi="Times New Roman" w:cs="Times New Roman"/>
          <w:bCs/>
        </w:rPr>
        <w:t>); 3) Tujuan Persuasif (Persuassive Purpose); 4) Tujuan penerangan (</w:t>
      </w:r>
      <w:r w:rsidRPr="00DC1B00">
        <w:rPr>
          <w:rFonts w:ascii="Times New Roman" w:hAnsi="Times New Roman" w:cs="Times New Roman"/>
          <w:bCs/>
          <w:i/>
        </w:rPr>
        <w:t>informational purpose</w:t>
      </w:r>
      <w:r w:rsidRPr="00DC1B00">
        <w:rPr>
          <w:rFonts w:ascii="Times New Roman" w:hAnsi="Times New Roman" w:cs="Times New Roman"/>
          <w:bCs/>
        </w:rPr>
        <w:t>), tujuan penyataan (</w:t>
      </w:r>
      <w:r w:rsidRPr="00DC1B00">
        <w:rPr>
          <w:rFonts w:ascii="Times New Roman" w:hAnsi="Times New Roman" w:cs="Times New Roman"/>
          <w:bCs/>
          <w:i/>
        </w:rPr>
        <w:t>self-expressive purpose</w:t>
      </w:r>
      <w:r w:rsidRPr="00DC1B00">
        <w:rPr>
          <w:rFonts w:ascii="Times New Roman" w:hAnsi="Times New Roman" w:cs="Times New Roman"/>
          <w:bCs/>
        </w:rPr>
        <w:t>); 5) Tujuan Pernyataan diri (</w:t>
      </w:r>
      <w:r w:rsidRPr="00DC1B00">
        <w:rPr>
          <w:rFonts w:ascii="Times New Roman" w:hAnsi="Times New Roman" w:cs="Times New Roman"/>
          <w:bCs/>
          <w:i/>
        </w:rPr>
        <w:t>Self expressive purpose</w:t>
      </w:r>
      <w:r w:rsidRPr="00DC1B00">
        <w:rPr>
          <w:rFonts w:ascii="Times New Roman" w:hAnsi="Times New Roman" w:cs="Times New Roman"/>
          <w:bCs/>
        </w:rPr>
        <w:t>); 6) Tujuan kreatif (</w:t>
      </w:r>
      <w:r w:rsidRPr="00DC1B00">
        <w:rPr>
          <w:rFonts w:ascii="Times New Roman" w:hAnsi="Times New Roman" w:cs="Times New Roman"/>
          <w:bCs/>
          <w:i/>
        </w:rPr>
        <w:t>creative purpose</w:t>
      </w:r>
      <w:r w:rsidRPr="00DC1B00">
        <w:rPr>
          <w:rFonts w:ascii="Times New Roman" w:hAnsi="Times New Roman" w:cs="Times New Roman"/>
          <w:bCs/>
        </w:rPr>
        <w:t>); 7) Tujuan pemecahan masalah (</w:t>
      </w:r>
      <w:r w:rsidRPr="00DC1B00">
        <w:rPr>
          <w:rFonts w:ascii="Times New Roman" w:hAnsi="Times New Roman" w:cs="Times New Roman"/>
          <w:bCs/>
          <w:i/>
        </w:rPr>
        <w:t>problem-solving purpose</w:t>
      </w:r>
      <w:r w:rsidRPr="00DC1B00">
        <w:rPr>
          <w:rFonts w:ascii="Times New Roman" w:hAnsi="Times New Roman" w:cs="Times New Roman"/>
          <w:bCs/>
        </w:rPr>
        <w:t xml:space="preserve">) </w:t>
      </w:r>
      <w:r w:rsidRPr="00DC1B00">
        <w:rPr>
          <w:rFonts w:ascii="Times New Roman" w:hAnsi="Times New Roman" w:cs="Times New Roman"/>
          <w:b/>
          <w:bCs/>
        </w:rPr>
        <w:fldChar w:fldCharType="begin" w:fldLock="1"/>
      </w:r>
      <w:r w:rsidR="00F73767" w:rsidRPr="00DC1B00">
        <w:rPr>
          <w:rFonts w:ascii="Times New Roman" w:hAnsi="Times New Roman" w:cs="Times New Roman"/>
          <w:bCs/>
        </w:rPr>
        <w:instrText>ADDIN CSL_CITATION {"citationItems":[{"id":"ITEM-1","itemData":{"abstract":"… keterampilan menulis cerita pendek siswa jenjang sekolah dasar yang belajar di Komunitas Solo Mengajar dengan menggunakan metode pembelajaran … sekadar menyimak pesan …","author":[{"dropping-particle":"","family":"Handayani","given":"Evi","non-dropping-particle":"","parse-names":false,"suffix":""},{"dropping-particle":"","family":"Pengesti","given":"Septiana Widya","non-dropping-particle":"","parse-names":false,"suffix":""}],"container-title":"Seminar Nasional PBI FKIP UNS 2023","id":"ITEM-1","issued":{"date-parts":[["2022"]]},"page":"153-161","title":"Meningkatkan Keterampilan Menulis Cerita Pendek dengan Metode Experiential Learning bagi Siswa Sekolah Dasar di Komunitas Solo Mengajar","type":"article-journal"},"uris":["http://www.mendeley.com/documents/?uuid=ef6b8a1b-f286-41ae-bed5-aeaf54066c25"]}],"mendeley":{"formattedCitation":"(Handayani &amp; Pengesti, 2022)","plainTextFormattedCitation":"(Handayani &amp; Pengesti, 2022)","previouslyFormattedCitation":"(Handayani &amp; Pengesti, 2022)"},"properties":{"noteIndex":0},"schema":"https://github.com/citation-style-language/schema/raw/master/csl-citation.json"}</w:instrText>
      </w:r>
      <w:r w:rsidRPr="00DC1B00">
        <w:rPr>
          <w:rFonts w:ascii="Times New Roman" w:hAnsi="Times New Roman" w:cs="Times New Roman"/>
          <w:b/>
          <w:bCs/>
        </w:rPr>
        <w:fldChar w:fldCharType="separate"/>
      </w:r>
      <w:r w:rsidRPr="00DC1B00">
        <w:rPr>
          <w:rFonts w:ascii="Times New Roman" w:hAnsi="Times New Roman" w:cs="Times New Roman"/>
          <w:bCs/>
          <w:noProof/>
        </w:rPr>
        <w:t>(Handayani &amp; Pengesti, 2022)</w:t>
      </w:r>
      <w:r w:rsidRPr="00DC1B00">
        <w:rPr>
          <w:rFonts w:ascii="Times New Roman" w:hAnsi="Times New Roman" w:cs="Times New Roman"/>
          <w:b/>
          <w:bCs/>
        </w:rPr>
        <w:fldChar w:fldCharType="end"/>
      </w:r>
    </w:p>
    <w:p w14:paraId="6CF912BF" w14:textId="7130D188" w:rsidR="00A64137" w:rsidRPr="00DC1B00" w:rsidRDefault="00F73767">
      <w:pPr>
        <w:pStyle w:val="Heading4"/>
        <w:numPr>
          <w:ilvl w:val="3"/>
          <w:numId w:val="78"/>
        </w:numPr>
        <w:ind w:left="1276"/>
        <w:rPr>
          <w:rFonts w:cs="Times New Roman"/>
          <w:szCs w:val="24"/>
        </w:rPr>
      </w:pPr>
      <w:r w:rsidRPr="00DC1B00">
        <w:t>Menulis Cerita</w:t>
      </w:r>
    </w:p>
    <w:p w14:paraId="2FB5CF10" w14:textId="76E6A4DE" w:rsidR="00F73767" w:rsidRPr="00F931A4" w:rsidRDefault="00A64137" w:rsidP="00F931A4">
      <w:pPr>
        <w:spacing w:after="0" w:line="480" w:lineRule="auto"/>
        <w:ind w:left="567"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rut Ko</w:t>
      </w:r>
      <w:r w:rsidR="00F73767" w:rsidRPr="00F931A4">
        <w:rPr>
          <w:rFonts w:ascii="Times New Roman" w:hAnsi="Times New Roman" w:cs="Times New Roman"/>
          <w:sz w:val="24"/>
          <w:szCs w:val="24"/>
          <w:lang w:val="fi-FI"/>
        </w:rPr>
        <w:t xml:space="preserve">sasih, ada beberapa teknik dalam menulis cerpen, yaitu </w:t>
      </w:r>
      <w:r w:rsidR="00F73767" w:rsidRPr="00DC1B00">
        <w:rPr>
          <w:rFonts w:ascii="Times New Roman" w:hAnsi="Times New Roman" w:cs="Times New Roman"/>
          <w:sz w:val="24"/>
          <w:szCs w:val="24"/>
        </w:rPr>
        <w:fldChar w:fldCharType="begin" w:fldLock="1"/>
      </w:r>
      <w:r w:rsidR="009F0DC4" w:rsidRPr="00F931A4">
        <w:rPr>
          <w:rFonts w:ascii="Times New Roman" w:hAnsi="Times New Roman" w:cs="Times New Roman"/>
          <w:sz w:val="24"/>
          <w:szCs w:val="24"/>
          <w:lang w:val="fi-FI"/>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00F73767" w:rsidRPr="00DC1B00">
        <w:rPr>
          <w:rFonts w:ascii="Times New Roman" w:hAnsi="Times New Roman" w:cs="Times New Roman"/>
          <w:sz w:val="24"/>
          <w:szCs w:val="24"/>
        </w:rPr>
        <w:fldChar w:fldCharType="separate"/>
      </w:r>
      <w:r w:rsidR="00F73767" w:rsidRPr="00F931A4">
        <w:rPr>
          <w:rFonts w:ascii="Times New Roman" w:hAnsi="Times New Roman" w:cs="Times New Roman"/>
          <w:noProof/>
          <w:sz w:val="24"/>
          <w:szCs w:val="24"/>
          <w:lang w:val="fi-FI"/>
        </w:rPr>
        <w:t>(E. Kosasih, 2008)</w:t>
      </w:r>
      <w:r w:rsidR="00F73767" w:rsidRPr="00DC1B00">
        <w:rPr>
          <w:rFonts w:ascii="Times New Roman" w:hAnsi="Times New Roman" w:cs="Times New Roman"/>
          <w:sz w:val="24"/>
          <w:szCs w:val="24"/>
        </w:rPr>
        <w:fldChar w:fldCharType="end"/>
      </w:r>
      <w:r w:rsidR="00F73767" w:rsidRPr="00F931A4">
        <w:rPr>
          <w:rFonts w:ascii="Times New Roman" w:hAnsi="Times New Roman" w:cs="Times New Roman"/>
          <w:sz w:val="24"/>
          <w:szCs w:val="24"/>
          <w:lang w:val="fi-FI"/>
        </w:rPr>
        <w:t>:</w:t>
      </w:r>
    </w:p>
    <w:p w14:paraId="52CBD874" w14:textId="504349C7" w:rsidR="00F73767" w:rsidRPr="00DC1B00" w:rsidRDefault="00F73767">
      <w:pPr>
        <w:pStyle w:val="ListParagraph"/>
        <w:numPr>
          <w:ilvl w:val="1"/>
          <w:numId w:val="1"/>
        </w:numPr>
        <w:tabs>
          <w:tab w:val="left" w:pos="1440"/>
        </w:tabs>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lastRenderedPageBreak/>
        <w:t>Paragraf Pertama yang Menarik</w:t>
      </w:r>
    </w:p>
    <w:p w14:paraId="4072381A" w14:textId="55849933" w:rsidR="00F73767" w:rsidRPr="00F931A4" w:rsidRDefault="00F73767" w:rsidP="00F73767">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Selain judul, paragraf pertama adalah etalase sebuah cerita. Paragraf pertama itu kunci, kunci pembuka, khususnya untuk cerpen. Karena merupakan karangan pendek, mestinya paragraf pertama langsung masuk ke pokok persoalan, bukannya melantur pada hal-hal yang klise, apalagi bila kemudian terkesan menggurui. Hal tersebut tentunya hanya menghadirkan kebosanan dan rasa apatis bagi pembacanya.</w:t>
      </w:r>
    </w:p>
    <w:p w14:paraId="5AF62DD1" w14:textId="06563E5E"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Pertimbangkan Pembaca dengan Baik</w:t>
      </w:r>
    </w:p>
    <w:p w14:paraId="338B5AF9" w14:textId="516AB57C"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 xml:space="preserve">Pembaca adalah konsumen, sedangkan pengarang adalah produsen. </w:t>
      </w:r>
      <w:r w:rsidRPr="00F931A4">
        <w:rPr>
          <w:rFonts w:ascii="Times New Roman" w:hAnsi="Times New Roman" w:cs="Times New Roman"/>
          <w:sz w:val="24"/>
          <w:szCs w:val="24"/>
          <w:lang w:val="fi-FI"/>
        </w:rPr>
        <w:t xml:space="preserve">Produsen harus senantiasai mempertimbangkan mutu produknya agar bisa dipasarkan, apalagi mengingat persaingan pasar yang semakin tajam. Pembaca sebagai konsumen jelas memerlukan bacaan yang baru, segar, unik, menarik, dan menyentuh rasa kemanusiawian. Apakah tema cinta masih laku dijual? Mengapa tidak? Yang penting adalah cara menceritakannya dan tidak gampang ditebak akhir ceritanya. Untuk mendapatkan hasil yang baik, perlu </w:t>
      </w:r>
      <w:r w:rsidRPr="00F931A4">
        <w:rPr>
          <w:rFonts w:ascii="Times New Roman" w:hAnsi="Times New Roman" w:cs="Times New Roman"/>
          <w:sz w:val="24"/>
          <w:szCs w:val="24"/>
          <w:lang w:val="fi-FI"/>
        </w:rPr>
        <w:lastRenderedPageBreak/>
        <w:t>dipelajari teknik-teknik, kiat-kiat atau trik-trik untuk menyiasati alur hingga takgampang ditebak.</w:t>
      </w:r>
    </w:p>
    <w:p w14:paraId="4CCF0616" w14:textId="7E64FCEF"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Menggali Suasana</w:t>
      </w:r>
    </w:p>
    <w:p w14:paraId="0FA2441C" w14:textId="77777777"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 xml:space="preserve">Melukiskan suasana latar kadang-kadang memerlukan detail yang apik dan kreatif. Penggambaran suasana yang biasa-biasa yang sudah dikenal umum sehingga tidak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begitu menarik bagi pembaca. Jika pengarang melukiskan keadaan Kota Jakarta, misalnya, tentang gedung-gedung yang tinggi, kesemrawutan lalu lintas, dan keramaian kotanya, berarti dalam pengambaran itu tidak ada yang baru. </w:t>
      </w:r>
      <w:r w:rsidRPr="00F931A4">
        <w:rPr>
          <w:rFonts w:ascii="Times New Roman" w:hAnsi="Times New Roman" w:cs="Times New Roman"/>
          <w:sz w:val="24"/>
          <w:szCs w:val="24"/>
          <w:lang w:val="fi-FI"/>
        </w:rPr>
        <w:t>Akan tetapi, ketika seorang pengarang sekilas melukiskan keadaan Kota Jakarta dengan mengaitkannya dengan suasana hati tokoh ceritanya, penggambaran itu menjadi begitu menyentuh.</w:t>
      </w:r>
    </w:p>
    <w:p w14:paraId="55FD856D" w14:textId="7EA6E286" w:rsidR="00F73767" w:rsidRPr="00F931A4" w:rsidRDefault="00F73767" w:rsidP="00540295">
      <w:pPr>
        <w:pStyle w:val="ListParagraph"/>
        <w:spacing w:after="0" w:line="480" w:lineRule="auto"/>
        <w:ind w:left="1080" w:firstLine="27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rhatikan contoh berikut ini. “Lampu-lampu yang berkilau terasa menusuk-nusuk matanya, sedangkan kebisingan kota menyayat-nyayat hatinya. Samar-samar dia sadari bahwa dia telah kehilangan adiknya: Paijo tercinta! </w:t>
      </w:r>
      <w:r w:rsidRPr="00DC1B00">
        <w:rPr>
          <w:rFonts w:ascii="Times New Roman" w:hAnsi="Times New Roman" w:cs="Times New Roman"/>
          <w:sz w:val="24"/>
          <w:szCs w:val="24"/>
        </w:rPr>
        <w:t xml:space="preserve">Pak Pong yang </w:t>
      </w:r>
      <w:proofErr w:type="gramStart"/>
      <w:r w:rsidRPr="00DC1B00">
        <w:rPr>
          <w:rFonts w:ascii="Times New Roman" w:hAnsi="Times New Roman" w:cs="Times New Roman"/>
          <w:sz w:val="24"/>
          <w:szCs w:val="24"/>
        </w:rPr>
        <w:t>malang</w:t>
      </w:r>
      <w:proofErr w:type="gramEnd"/>
      <w:r w:rsidRPr="00DC1B00">
        <w:rPr>
          <w:rFonts w:ascii="Times New Roman" w:hAnsi="Times New Roman" w:cs="Times New Roman"/>
          <w:sz w:val="24"/>
          <w:szCs w:val="24"/>
        </w:rPr>
        <w:t xml:space="preserve"> menatap kota dengan dendam di dalam hati. </w:t>
      </w:r>
      <w:r w:rsidRPr="00F931A4">
        <w:rPr>
          <w:rFonts w:ascii="Times New Roman" w:hAnsi="Times New Roman" w:cs="Times New Roman"/>
          <w:sz w:val="24"/>
          <w:szCs w:val="24"/>
          <w:lang w:val="fi-FI"/>
        </w:rPr>
        <w:t xml:space="preserve">Jakarta, </w:t>
      </w:r>
      <w:r w:rsidRPr="00F931A4">
        <w:rPr>
          <w:rFonts w:ascii="Times New Roman" w:hAnsi="Times New Roman" w:cs="Times New Roman"/>
          <w:sz w:val="24"/>
          <w:szCs w:val="24"/>
          <w:lang w:val="fi-FI"/>
        </w:rPr>
        <w:lastRenderedPageBreak/>
        <w:t>kesibukannya, Bina Graha, gedung-gedung itu....” (Sumber: “Jakarta”, Totilawati Tj.)</w:t>
      </w:r>
    </w:p>
    <w:p w14:paraId="1735E3B3" w14:textId="6B9C8E4D" w:rsidR="00F73767" w:rsidRPr="00DC1B00" w:rsidRDefault="00F73767">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Menggunakan Kalimat Efektif </w:t>
      </w:r>
    </w:p>
    <w:p w14:paraId="03485F34" w14:textId="132A0A11" w:rsidR="00F73767" w:rsidRPr="00F931A4" w:rsidRDefault="00F73767"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Kalimat-kalimat dalam sebuah cerita berkategori kalimat efektif. Kalimat efektif adalah kalimat yang berdaya guna yang langsung memberikan kesan kepada pembaca. Kalimat demi kalimat, baik dalam dialog maupun narasi, disusun seefektif mungkin sehingga pembaca merasa mudah untuk menangkap maksud setiap bagian cerita hingga tamat. Di samping terampil menggunakan kalimat efektif, kita dituntut pula untuk memiliki kekayaan kosakata dan gaya bahasa agar cerita mengalir dengan lancar dan tidak kering serta membosankan</w:t>
      </w:r>
      <w:r w:rsidR="007005A1" w:rsidRPr="00F931A4">
        <w:rPr>
          <w:rFonts w:ascii="Times New Roman" w:hAnsi="Times New Roman" w:cs="Times New Roman"/>
          <w:sz w:val="24"/>
          <w:szCs w:val="24"/>
          <w:lang w:val="fi-FI"/>
        </w:rPr>
        <w:t>.</w:t>
      </w:r>
    </w:p>
    <w:p w14:paraId="4ED0E134" w14:textId="2A2162B9"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Menggerakkan Tokoh Karakter</w:t>
      </w:r>
    </w:p>
    <w:p w14:paraId="728A6E72" w14:textId="77777777" w:rsidR="007005A1" w:rsidRPr="00F931A4" w:rsidRDefault="007005A1"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Dalam cerita mestilah ada tokoh. Tokoh-tokoh yang hadir senantiasa bergerak secara fi sik atau psikis hingga terlukis kehidupan sebagaimana wajarnya dalam kehidupan sehari-hari.</w:t>
      </w:r>
    </w:p>
    <w:p w14:paraId="172C8209" w14:textId="77777777" w:rsidR="007005A1" w:rsidRPr="00F931A4" w:rsidRDefault="007005A1" w:rsidP="007005A1">
      <w:pPr>
        <w:pStyle w:val="ListParagraph"/>
        <w:spacing w:after="0" w:line="480" w:lineRule="auto"/>
        <w:ind w:left="1260" w:firstLine="18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erhatikan cuplikan berikut ini. </w:t>
      </w:r>
    </w:p>
    <w:p w14:paraId="58F0E4AC" w14:textId="1E731B38" w:rsidR="007005A1" w:rsidRPr="00F931A4" w:rsidRDefault="007005A1" w:rsidP="00796D08">
      <w:pPr>
        <w:pStyle w:val="ListParagraph"/>
        <w:spacing w:after="0" w:line="480" w:lineRule="auto"/>
        <w:ind w:left="1080" w:firstLine="180"/>
        <w:jc w:val="both"/>
        <w:rPr>
          <w:rFonts w:ascii="Times New Roman" w:hAnsi="Times New Roman" w:cs="Times New Roman"/>
          <w:sz w:val="24"/>
          <w:szCs w:val="24"/>
          <w:lang w:val="fi-FI"/>
        </w:rPr>
      </w:pPr>
      <w:r w:rsidRPr="00F931A4">
        <w:rPr>
          <w:rFonts w:ascii="Times New Roman" w:hAnsi="Times New Roman" w:cs="Times New Roman"/>
          <w:i/>
          <w:iCs/>
          <w:sz w:val="24"/>
          <w:szCs w:val="24"/>
          <w:lang w:val="fi-FI"/>
        </w:rPr>
        <w:lastRenderedPageBreak/>
        <w:t>Lelaki berkaca mata itu membuka kancing baju kemejanya bagian atas. Ia kelihatan gelisah, berkeringat, meski ia sedang berada di dalam ruangan yang berpendingin. Akan tetapi, ketika seorang perempuan cantik muncul dari balik koridor menuju tempat lelaki berkacamata itu menunggu, wajahnya berubah menjadi berseri-seri</w:t>
      </w:r>
      <w:r w:rsidRPr="00F931A4">
        <w:rPr>
          <w:rFonts w:ascii="Times New Roman" w:hAnsi="Times New Roman" w:cs="Times New Roman"/>
          <w:sz w:val="24"/>
          <w:szCs w:val="24"/>
          <w:lang w:val="fi-FI"/>
        </w:rPr>
        <w:t>.</w:t>
      </w:r>
      <w:r w:rsidR="00796D08" w:rsidRPr="00F931A4">
        <w:rPr>
          <w:rFonts w:ascii="Times New Roman" w:hAnsi="Times New Roman" w:cs="Times New Roman"/>
          <w:sz w:val="24"/>
          <w:szCs w:val="24"/>
          <w:lang w:val="fi-FI"/>
        </w:rPr>
        <w:t xml:space="preserve"> </w:t>
      </w:r>
      <w:r w:rsidRPr="00F931A4">
        <w:rPr>
          <w:rFonts w:ascii="Times New Roman" w:hAnsi="Times New Roman" w:cs="Times New Roman"/>
          <w:i/>
          <w:iCs/>
          <w:sz w:val="24"/>
          <w:szCs w:val="24"/>
          <w:lang w:val="fi-FI"/>
        </w:rPr>
        <w:t xml:space="preserve">Seakan lelaki itu begitu pandai menyimpan kegelisahannya. </w:t>
      </w:r>
    </w:p>
    <w:p w14:paraId="00944095" w14:textId="35ECEE95" w:rsidR="007005A1" w:rsidRPr="00F931A4" w:rsidRDefault="007005A1" w:rsidP="00796D08">
      <w:pPr>
        <w:pStyle w:val="ListParagraph"/>
        <w:tabs>
          <w:tab w:val="left" w:pos="1350"/>
        </w:tabs>
        <w:spacing w:after="0" w:line="480" w:lineRule="auto"/>
        <w:ind w:left="1080"/>
        <w:jc w:val="both"/>
        <w:rPr>
          <w:rFonts w:ascii="Times New Roman" w:hAnsi="Times New Roman" w:cs="Times New Roman"/>
          <w:i/>
          <w:iCs/>
          <w:sz w:val="24"/>
          <w:szCs w:val="24"/>
          <w:lang w:val="fi-FI"/>
        </w:rPr>
      </w:pPr>
      <w:r w:rsidRPr="00F931A4">
        <w:rPr>
          <w:rFonts w:ascii="Times New Roman" w:hAnsi="Times New Roman" w:cs="Times New Roman"/>
          <w:i/>
          <w:iCs/>
          <w:sz w:val="24"/>
          <w:szCs w:val="24"/>
          <w:lang w:val="fi-FI"/>
        </w:rPr>
        <w:t>“Sudah lama?” tanya perempuan cantik itu sambil melempar</w:t>
      </w:r>
      <w:r w:rsidR="00796D08" w:rsidRPr="00F931A4">
        <w:rPr>
          <w:rFonts w:ascii="Times New Roman" w:hAnsi="Times New Roman" w:cs="Times New Roman"/>
          <w:i/>
          <w:iCs/>
          <w:sz w:val="24"/>
          <w:szCs w:val="24"/>
          <w:lang w:val="fi-FI"/>
        </w:rPr>
        <w:t xml:space="preserve"> </w:t>
      </w:r>
      <w:r w:rsidRPr="00F931A4">
        <w:rPr>
          <w:rFonts w:ascii="Times New Roman" w:hAnsi="Times New Roman" w:cs="Times New Roman"/>
          <w:i/>
          <w:iCs/>
          <w:sz w:val="24"/>
          <w:szCs w:val="24"/>
          <w:lang w:val="fi-FI"/>
        </w:rPr>
        <w:t xml:space="preserve">senyum. </w:t>
      </w:r>
    </w:p>
    <w:p w14:paraId="68DF7374" w14:textId="2C8189E7" w:rsidR="007005A1" w:rsidRPr="00DC1B00" w:rsidRDefault="007005A1" w:rsidP="00540295">
      <w:pPr>
        <w:pStyle w:val="ListParagraph"/>
        <w:spacing w:after="0" w:line="480" w:lineRule="auto"/>
        <w:ind w:left="1080"/>
        <w:jc w:val="both"/>
        <w:rPr>
          <w:rFonts w:ascii="Times New Roman" w:hAnsi="Times New Roman" w:cs="Times New Roman"/>
          <w:sz w:val="24"/>
          <w:szCs w:val="24"/>
        </w:rPr>
      </w:pPr>
      <w:r w:rsidRPr="00DC1B00">
        <w:rPr>
          <w:rFonts w:ascii="Times New Roman" w:hAnsi="Times New Roman" w:cs="Times New Roman"/>
          <w:i/>
          <w:iCs/>
          <w:sz w:val="24"/>
          <w:szCs w:val="24"/>
        </w:rPr>
        <w:t>“Baru setengah jam,” jawabnya setengah bergurau</w:t>
      </w:r>
      <w:r w:rsidRPr="00DC1B00">
        <w:rPr>
          <w:rFonts w:ascii="Times New Roman" w:hAnsi="Times New Roman" w:cs="Times New Roman"/>
          <w:sz w:val="24"/>
          <w:szCs w:val="24"/>
        </w:rPr>
        <w:t>.</w:t>
      </w:r>
    </w:p>
    <w:p w14:paraId="5DD510DF" w14:textId="37531F48" w:rsidR="007005A1" w:rsidRPr="00DC1B00" w:rsidRDefault="007005A1" w:rsidP="00540295">
      <w:pPr>
        <w:spacing w:after="0" w:line="480" w:lineRule="auto"/>
        <w:ind w:left="1170"/>
        <w:jc w:val="both"/>
        <w:rPr>
          <w:rFonts w:ascii="Times New Roman" w:hAnsi="Times New Roman" w:cs="Times New Roman"/>
          <w:sz w:val="24"/>
          <w:szCs w:val="24"/>
        </w:rPr>
      </w:pPr>
      <w:r w:rsidRPr="00DC1B00">
        <w:rPr>
          <w:rFonts w:ascii="Times New Roman" w:hAnsi="Times New Roman" w:cs="Times New Roman"/>
          <w:sz w:val="24"/>
          <w:szCs w:val="24"/>
        </w:rPr>
        <w:t>Gerak-gerik tokoh, identitasnya (berkacamata) serta situasi kejiwaannya jelas tergambar dalam cuplikan di atas. Karakter tokoh benar-benar hidup sesuai dengan kondisi dan keadaan cerita yang dialaminya.</w:t>
      </w:r>
    </w:p>
    <w:p w14:paraId="0AE3F1A3" w14:textId="497B058C"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Fokus Cerita</w:t>
      </w:r>
    </w:p>
    <w:p w14:paraId="0F9095E4" w14:textId="21B9A81D" w:rsidR="007005A1" w:rsidRPr="00F931A4" w:rsidRDefault="007005A1" w:rsidP="004A4992">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Pada dasarnya dalam sebuah cerpen hanya ada satu persoalan pokok. Persoalan-persoalan lain di dalamnya berfungsi sebagai pendukung. Dalam cerpen, segala persoalan yang ada terfokus pada satu persoalan pokok seperti karya foto. Jika fokusnya kabur atau objeknya tenggelam dalam objek </w:t>
      </w:r>
      <w:r w:rsidRPr="00F931A4">
        <w:rPr>
          <w:rFonts w:ascii="Times New Roman" w:hAnsi="Times New Roman" w:cs="Times New Roman"/>
          <w:sz w:val="24"/>
          <w:szCs w:val="24"/>
          <w:lang w:val="fi-FI"/>
        </w:rPr>
        <w:lastRenderedPageBreak/>
        <w:t>sekelilingnya, karya foto itu bukan merupakan karya foto yang bagus. Foto yang bagus adalah foto yang fokusnya tajam. Hal-hal lain yang tergambar dalam foto itu hanya merupakan faktor pendukung objek utama yang tampak wajar dan artistik.</w:t>
      </w:r>
    </w:p>
    <w:p w14:paraId="7A11F434" w14:textId="5FCCC6A4" w:rsidR="007005A1" w:rsidRPr="00DC1B00" w:rsidRDefault="007005A1">
      <w:pPr>
        <w:pStyle w:val="ListParagraph"/>
        <w:numPr>
          <w:ilvl w:val="0"/>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Sentakan Cerita</w:t>
      </w:r>
    </w:p>
    <w:p w14:paraId="729D2F6E" w14:textId="33942DA9" w:rsidR="00A64137" w:rsidRPr="00F931A4" w:rsidRDefault="007005A1" w:rsidP="00540295">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Cerita harus diakhiri ketika persoalan sudah dianggap selesai. Kecenderungan cerita-cerita mutakhir adalah sentakan akhir yang menyarankan dan membuat pembaca ternganga dan penasaran. Mestinya cerita tersebut masih ada lanjutannya, tetapi lanjutannya hanya berada dalam pikiran pembaca sendiri. Terserah, bagaimana pembaca menafsirkan akhir cerita. Yang jelas, teks cerpen sudah berakhir sebagaimana dikehendaki oleh pengarangnya. Pendek kata, akhir cerita merupakan sentakan yang membuat pembaca terkesan. Kesan yang ditimbulkannya mungkin bermacam-macam, senyum- senyum, menarik napas panjang atau merenung dalam karena terharu tanpa harus menuliskan kata-kata sedih. Kuncinya, dari semua itu ada pada sentakan akhir dalam paraf penutup cerita itu.</w:t>
      </w:r>
    </w:p>
    <w:p w14:paraId="133181E7" w14:textId="0317E7D0" w:rsidR="00A64137" w:rsidRPr="00DC1B00" w:rsidRDefault="00A64137">
      <w:pPr>
        <w:pStyle w:val="Heading4"/>
        <w:numPr>
          <w:ilvl w:val="3"/>
          <w:numId w:val="78"/>
        </w:numPr>
        <w:ind w:left="1276"/>
        <w:rPr>
          <w:rFonts w:cs="Times New Roman"/>
          <w:szCs w:val="24"/>
        </w:rPr>
      </w:pPr>
      <w:r w:rsidRPr="00DC1B00">
        <w:lastRenderedPageBreak/>
        <w:t>Unsur-unsur Int</w:t>
      </w:r>
      <w:r w:rsidR="008E5798">
        <w:t>s</w:t>
      </w:r>
      <w:r w:rsidRPr="00DC1B00">
        <w:t>rinsik dan Ekstrinsik Cerpen</w:t>
      </w:r>
    </w:p>
    <w:p w14:paraId="6D5146F8" w14:textId="18F9FA8C" w:rsidR="00A64137" w:rsidRPr="00DC1B00" w:rsidRDefault="00A64137" w:rsidP="00F931A4">
      <w:pPr>
        <w:spacing w:after="0" w:line="480" w:lineRule="auto"/>
        <w:ind w:left="567" w:firstLine="360"/>
        <w:jc w:val="both"/>
        <w:rPr>
          <w:rFonts w:ascii="Times New Roman" w:hAnsi="Times New Roman" w:cs="Times New Roman"/>
          <w:sz w:val="24"/>
          <w:szCs w:val="24"/>
        </w:rPr>
      </w:pPr>
      <w:bookmarkStart w:id="14" w:name="_Hlk103066088"/>
      <w:r w:rsidRPr="00DC1B00">
        <w:rPr>
          <w:rFonts w:ascii="Times New Roman" w:hAnsi="Times New Roman" w:cs="Times New Roman"/>
          <w:sz w:val="24"/>
          <w:szCs w:val="24"/>
        </w:rPr>
        <w:t>Menurut Kosasih, unsur-unsur cerita pendek terbagi ke dalam dua macam yakni unsur intrinstik dan unsur ekstrinstik</w:t>
      </w:r>
      <w:bookmarkEnd w:id="14"/>
      <w:r w:rsidR="009F0DC4" w:rsidRPr="00DC1B00">
        <w:rPr>
          <w:rFonts w:ascii="Times New Roman" w:hAnsi="Times New Roman" w:cs="Times New Roman"/>
          <w:sz w:val="24"/>
          <w:szCs w:val="24"/>
        </w:rPr>
        <w:t xml:space="preserve"> </w:t>
      </w:r>
      <w:r w:rsidR="009F0DC4" w:rsidRPr="00DC1B00">
        <w:rPr>
          <w:rFonts w:ascii="Times New Roman" w:hAnsi="Times New Roman" w:cs="Times New Roman"/>
          <w:sz w:val="24"/>
          <w:szCs w:val="24"/>
        </w:rPr>
        <w:fldChar w:fldCharType="begin" w:fldLock="1"/>
      </w:r>
      <w:r w:rsidR="00747271" w:rsidRPr="00DC1B00">
        <w:rPr>
          <w:rFonts w:ascii="Times New Roman" w:hAnsi="Times New Roman" w:cs="Times New Roman"/>
          <w:sz w:val="24"/>
          <w:szCs w:val="24"/>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009F0DC4" w:rsidRPr="00DC1B00">
        <w:rPr>
          <w:rFonts w:ascii="Times New Roman" w:hAnsi="Times New Roman" w:cs="Times New Roman"/>
          <w:sz w:val="24"/>
          <w:szCs w:val="24"/>
        </w:rPr>
        <w:fldChar w:fldCharType="separate"/>
      </w:r>
      <w:r w:rsidR="009F0DC4" w:rsidRPr="00DC1B00">
        <w:rPr>
          <w:rFonts w:ascii="Times New Roman" w:hAnsi="Times New Roman" w:cs="Times New Roman"/>
          <w:noProof/>
          <w:sz w:val="24"/>
          <w:szCs w:val="24"/>
        </w:rPr>
        <w:t>(E. Kosasih, 2008)</w:t>
      </w:r>
      <w:r w:rsidR="009F0DC4" w:rsidRPr="00DC1B00">
        <w:rPr>
          <w:rFonts w:ascii="Times New Roman" w:hAnsi="Times New Roman" w:cs="Times New Roman"/>
          <w:sz w:val="24"/>
          <w:szCs w:val="24"/>
        </w:rPr>
        <w:fldChar w:fldCharType="end"/>
      </w:r>
      <w:r w:rsidRPr="00DC1B00">
        <w:rPr>
          <w:rFonts w:ascii="Times New Roman" w:hAnsi="Times New Roman" w:cs="Times New Roman"/>
          <w:sz w:val="24"/>
          <w:szCs w:val="24"/>
        </w:rPr>
        <w:t xml:space="preserve">. </w:t>
      </w:r>
    </w:p>
    <w:p w14:paraId="621C7FF1" w14:textId="79224DC7" w:rsidR="00A64137" w:rsidRPr="00DC1B00" w:rsidRDefault="00A64137">
      <w:pPr>
        <w:pStyle w:val="ListParagraph"/>
        <w:numPr>
          <w:ilvl w:val="4"/>
          <w:numId w:val="2"/>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b/>
          <w:bCs/>
          <w:sz w:val="24"/>
          <w:szCs w:val="24"/>
        </w:rPr>
        <w:t>Unsur Intrinstik</w:t>
      </w:r>
    </w:p>
    <w:p w14:paraId="7A653775"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jc w:val="both"/>
        <w:rPr>
          <w:color w:val="000000"/>
        </w:rPr>
      </w:pPr>
      <w:r w:rsidRPr="00DC1B00">
        <w:rPr>
          <w:color w:val="000000"/>
        </w:rPr>
        <w:t>Penokohan</w:t>
      </w:r>
    </w:p>
    <w:p w14:paraId="180D8DD3"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Usaha pengarang untuk menjadikan tokoh tokoh tersebut dikenal dengan penokohan.</w:t>
      </w:r>
      <w:r w:rsidRPr="00F931A4">
        <w:rPr>
          <w:color w:val="000000"/>
        </w:rPr>
        <w:t xml:space="preserve"> P</w:t>
      </w:r>
      <w:r w:rsidRPr="00DC1B00">
        <w:rPr>
          <w:color w:val="000000"/>
        </w:rPr>
        <w:t>enokohan sebagian besar tergantung pada imajinasi dan keinginan penulis. Tidak ada aturan seperti itu yang signifikan. Namun, jika Anda ingin menulis naratif pendek yang berhasil dan memiliki konflik yang memancing emosi, pastikan untuk memasukkan karakter lain yang saling melengkapi, saling bertentangan untuk dukungan dan tandingan, sehingga pembaca dapat saling mendukung. </w:t>
      </w:r>
    </w:p>
    <w:p w14:paraId="5B06971E"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jc w:val="both"/>
        <w:rPr>
          <w:color w:val="000000"/>
        </w:rPr>
      </w:pPr>
      <w:r w:rsidRPr="00DC1B00">
        <w:rPr>
          <w:color w:val="000000"/>
        </w:rPr>
        <w:t>Latar</w:t>
      </w:r>
    </w:p>
    <w:p w14:paraId="26E02DF8"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 xml:space="preserve">Latar yang dimaksud di sini adalah penentuan tempat dan waktu. Cerpen yang ditulis tanpa menggunakan tempat dan waktu, akan terasa </w:t>
      </w:r>
      <w:r w:rsidRPr="00DC1B00">
        <w:rPr>
          <w:color w:val="000000"/>
        </w:rPr>
        <w:lastRenderedPageBreak/>
        <w:t>membosankan bagi pembaca. Meskipun waktu dan tempat tersebut hanya fiktif, setidaknya tetap memberikan pemahaman bagi pembaca. </w:t>
      </w:r>
    </w:p>
    <w:p w14:paraId="0150554B"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Membaca cerpen yang tidak menentukan waktu dan tempat, dan hanya menggunakan “di sini” dan “di sana” tanpa menunjuk spesifik. Pembaca akan kebingungan yang dimaksud “di sini dan “di sana” itu dimana? </w:t>
      </w:r>
    </w:p>
    <w:p w14:paraId="01E4DBB1" w14:textId="77777777" w:rsidR="00A64137" w:rsidRPr="00DC1B00" w:rsidRDefault="00A64137">
      <w:pPr>
        <w:pStyle w:val="NormalWeb"/>
        <w:numPr>
          <w:ilvl w:val="0"/>
          <w:numId w:val="4"/>
        </w:numPr>
        <w:shd w:val="clear" w:color="auto" w:fill="FFFFFF"/>
        <w:spacing w:before="0" w:beforeAutospacing="0" w:after="0" w:afterAutospacing="0" w:line="480" w:lineRule="auto"/>
        <w:ind w:left="1710" w:hanging="284"/>
        <w:rPr>
          <w:color w:val="000000"/>
        </w:rPr>
      </w:pPr>
      <w:r w:rsidRPr="00DC1B00">
        <w:rPr>
          <w:color w:val="000000"/>
        </w:rPr>
        <w:t>Alur</w:t>
      </w:r>
    </w:p>
    <w:p w14:paraId="43CCC6AE"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rPr>
      </w:pPr>
      <w:r w:rsidRPr="00DC1B00">
        <w:rPr>
          <w:color w:val="000000"/>
        </w:rPr>
        <w:t>Berbeda dengan penokohan dan latar, pada alur kamu dituntut untuk membuat sebuah kronologi cerita. Kronologi cerita dalam hal ini bisa kronologi berdasarkan urutan waktu, atau berdasarkan pengalaman si tokoh yang akan diceritakan.</w:t>
      </w:r>
    </w:p>
    <w:p w14:paraId="21EEDB16" w14:textId="77777777" w:rsidR="00A64137" w:rsidRPr="00DC1B00" w:rsidRDefault="00A64137" w:rsidP="001A3220">
      <w:pPr>
        <w:pStyle w:val="NormalWeb"/>
        <w:shd w:val="clear" w:color="auto" w:fill="FFFFFF"/>
        <w:spacing w:before="0" w:beforeAutospacing="0" w:after="0" w:afterAutospacing="0" w:line="480" w:lineRule="auto"/>
        <w:ind w:left="1440" w:firstLine="180"/>
        <w:jc w:val="both"/>
        <w:rPr>
          <w:color w:val="000000"/>
        </w:rPr>
      </w:pPr>
      <w:r w:rsidRPr="00DC1B00">
        <w:rPr>
          <w:color w:val="000000"/>
        </w:rPr>
        <w:t>Alur cerita pendek meliputi alur maju, alur mundur, dan alur maju mundur. Lebih disukai bagi penulis cerita pendek pemula untuk menggunakan kiasan. Mereka yang terbiasa menulis dapat memilih sesuai dengan preferensi masing-masing penulis. Jika Anda akan menggunakan aliran bolak-balik, jaga agar tetap rapi. Sehingga pembaca tidak dibiarkan dalam kegelapan tentang apa yang penulis coba katakan.</w:t>
      </w:r>
    </w:p>
    <w:p w14:paraId="6357AC5D" w14:textId="77777777" w:rsidR="00A64137" w:rsidRPr="00DC1B00" w:rsidRDefault="00A64137">
      <w:pPr>
        <w:pStyle w:val="NormalWeb"/>
        <w:numPr>
          <w:ilvl w:val="0"/>
          <w:numId w:val="4"/>
        </w:numPr>
        <w:shd w:val="clear" w:color="auto" w:fill="FFFFFF"/>
        <w:spacing w:before="0" w:beforeAutospacing="0" w:after="0" w:afterAutospacing="0" w:line="480" w:lineRule="auto"/>
        <w:ind w:left="1800"/>
        <w:jc w:val="both"/>
        <w:rPr>
          <w:color w:val="000000"/>
        </w:rPr>
      </w:pPr>
      <w:r w:rsidRPr="00DC1B00">
        <w:rPr>
          <w:color w:val="000000"/>
        </w:rPr>
        <w:lastRenderedPageBreak/>
        <w:t>Tema</w:t>
      </w:r>
    </w:p>
    <w:p w14:paraId="7D090B77" w14:textId="684ABFCF"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Tema adalah gagasan atau pokok cerita yang akan kamu angkat. Tema yang baik adalah tema yang sesuai dengan karakter atau sesuai dengan kesenangan kamu. Tidak perlu mencari tema yang jauh dan kamu sendiri tidak mengenalinya. Jika masih kesulitan menentukan tema, kamu bisa kok mengambil tema yang ada di sekeliling kamu.</w:t>
      </w:r>
    </w:p>
    <w:p w14:paraId="5F09C4D9" w14:textId="77777777" w:rsidR="00A64137" w:rsidRPr="00DC1B00" w:rsidRDefault="00A64137">
      <w:pPr>
        <w:pStyle w:val="NormalWeb"/>
        <w:numPr>
          <w:ilvl w:val="0"/>
          <w:numId w:val="4"/>
        </w:numPr>
        <w:shd w:val="clear" w:color="auto" w:fill="FFFFFF"/>
        <w:spacing w:before="0" w:beforeAutospacing="0" w:after="0" w:afterAutospacing="0" w:line="480" w:lineRule="auto"/>
        <w:ind w:left="1800"/>
        <w:jc w:val="both"/>
        <w:rPr>
          <w:color w:val="000000"/>
        </w:rPr>
      </w:pPr>
      <w:r w:rsidRPr="00DC1B00">
        <w:rPr>
          <w:color w:val="000000"/>
        </w:rPr>
        <w:t>Amanat</w:t>
      </w:r>
    </w:p>
    <w:p w14:paraId="14D192F9"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Amanat adalah pesan yang ingin disampaikan oleh penulis. tentu saja setiap pembuatan cerita pendek harus ada amanat yang akan disampaikan. </w:t>
      </w:r>
    </w:p>
    <w:p w14:paraId="6B17597B" w14:textId="2E39652A" w:rsidR="00A64137" w:rsidRPr="00DC1B00" w:rsidRDefault="00A64137">
      <w:pPr>
        <w:pStyle w:val="NormalWeb"/>
        <w:numPr>
          <w:ilvl w:val="4"/>
          <w:numId w:val="2"/>
        </w:numPr>
        <w:shd w:val="clear" w:color="auto" w:fill="FFFFFF"/>
        <w:spacing w:before="0" w:beforeAutospacing="0" w:after="0" w:afterAutospacing="0" w:line="480" w:lineRule="auto"/>
        <w:ind w:left="1440"/>
        <w:jc w:val="both"/>
        <w:rPr>
          <w:b/>
          <w:bCs/>
          <w:color w:val="000000"/>
        </w:rPr>
      </w:pPr>
      <w:r w:rsidRPr="00DC1B00">
        <w:rPr>
          <w:b/>
          <w:bCs/>
          <w:color w:val="000000"/>
        </w:rPr>
        <w:t>Unsur Ekstrinstik</w:t>
      </w:r>
    </w:p>
    <w:p w14:paraId="6AEAD8CB" w14:textId="09C230E6" w:rsidR="00747271" w:rsidRPr="00F931A4" w:rsidRDefault="00747271" w:rsidP="001A3220">
      <w:pPr>
        <w:pStyle w:val="NormalWeb"/>
        <w:shd w:val="clear" w:color="auto" w:fill="FFFFFF"/>
        <w:spacing w:before="0" w:beforeAutospacing="0" w:after="0" w:afterAutospacing="0" w:line="480" w:lineRule="auto"/>
        <w:ind w:left="1080" w:firstLine="360"/>
        <w:jc w:val="both"/>
        <w:rPr>
          <w:color w:val="000000"/>
          <w:lang w:val="fi-FI"/>
        </w:rPr>
      </w:pPr>
      <w:r w:rsidRPr="00F931A4">
        <w:rPr>
          <w:color w:val="000000"/>
          <w:lang w:val="fi-FI"/>
        </w:rPr>
        <w:t xml:space="preserve">Ada beberapa unsur ekstrinsik menurut Kosasih, yaitu </w:t>
      </w:r>
      <w:r w:rsidRPr="00DC1B00">
        <w:rPr>
          <w:color w:val="000000"/>
          <w:lang w:val="en-US"/>
        </w:rPr>
        <w:fldChar w:fldCharType="begin" w:fldLock="1"/>
      </w:r>
      <w:r w:rsidR="00A047F5" w:rsidRPr="00F931A4">
        <w:rPr>
          <w:color w:val="000000"/>
          <w:lang w:val="fi-FI"/>
        </w:rPr>
        <w:instrText>ADDIN CSL_CITATION {"citationItems":[{"id":"ITEM-1","itemData":{"ISBN":"9786028219570","author":[{"dropping-particle":"","family":"E. Kosasih","given":"","non-dropping-particle":"","parse-names":false,"suffix":""}],"id":"ITEM-1","issued":{"date-parts":[["2008"]]},"number-of-pages":"1-113","title":"Apresiasi Sastra Indonesia •Puisi •Prosa •Drama Membaca Menulis Mementaskan Menikmati","type":"book"},"uris":["http://www.mendeley.com/documents/?uuid=4946d2a0-84b3-4ea0-8667-a9440c29bc35"]}],"mendeley":{"formattedCitation":"(E. Kosasih, 2008)","plainTextFormattedCitation":"(E. Kosasih, 2008)","previouslyFormattedCitation":"(E. Kosasih, 2008)"},"properties":{"noteIndex":0},"schema":"https://github.com/citation-style-language/schema/raw/master/csl-citation.json"}</w:instrText>
      </w:r>
      <w:r w:rsidRPr="00DC1B00">
        <w:rPr>
          <w:color w:val="000000"/>
          <w:lang w:val="en-US"/>
        </w:rPr>
        <w:fldChar w:fldCharType="separate"/>
      </w:r>
      <w:r w:rsidRPr="00F931A4">
        <w:rPr>
          <w:noProof/>
          <w:color w:val="000000"/>
          <w:lang w:val="fi-FI"/>
        </w:rPr>
        <w:t>(E. Kosasih, 2008)</w:t>
      </w:r>
      <w:r w:rsidRPr="00DC1B00">
        <w:rPr>
          <w:color w:val="000000"/>
          <w:lang w:val="en-US"/>
        </w:rPr>
        <w:fldChar w:fldCharType="end"/>
      </w:r>
      <w:r w:rsidRPr="00F931A4">
        <w:rPr>
          <w:color w:val="000000"/>
          <w:lang w:val="fi-FI"/>
        </w:rPr>
        <w:t>:</w:t>
      </w:r>
    </w:p>
    <w:p w14:paraId="79D0B9C4"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rPr>
        <w:t>Latar Belakang Masalah</w:t>
      </w:r>
    </w:p>
    <w:p w14:paraId="57739E98"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t>Disebutkan bahwa latar belakang masyarakat termasuk ke dalam unsur ekstrinsik cerita pendek. Karena latar belakang masyarakat sering dijadikan sebagai landasan dasar penulis sebagai referensi penulisan cerita pendek. </w:t>
      </w:r>
    </w:p>
    <w:p w14:paraId="099819F1"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rPr>
      </w:pPr>
      <w:r w:rsidRPr="00DC1B00">
        <w:rPr>
          <w:color w:val="000000"/>
        </w:rPr>
        <w:lastRenderedPageBreak/>
        <w:t>Latar belakang masyarakat memang ada banyak faktornya. Misalnya, fokus pada ideologi negara, fokus pada kondisi ekonomi, fokus pada situasi keuangan, bisa mengambil dari sisi politik dan sosial budayanya. </w:t>
      </w:r>
    </w:p>
    <w:p w14:paraId="2B27FB88" w14:textId="77777777" w:rsidR="00A64137" w:rsidRPr="00DC1B00" w:rsidRDefault="00A64137">
      <w:pPr>
        <w:pStyle w:val="NormalWeb"/>
        <w:numPr>
          <w:ilvl w:val="0"/>
          <w:numId w:val="3"/>
        </w:numPr>
        <w:shd w:val="clear" w:color="auto" w:fill="FFFFFF"/>
        <w:spacing w:before="0" w:beforeAutospacing="0" w:after="0" w:afterAutospacing="0" w:line="480" w:lineRule="auto"/>
        <w:ind w:left="1710" w:hanging="283"/>
        <w:jc w:val="both"/>
        <w:rPr>
          <w:color w:val="000000"/>
        </w:rPr>
      </w:pPr>
      <w:r w:rsidRPr="00DC1B00">
        <w:rPr>
          <w:color w:val="000000"/>
        </w:rPr>
        <w:t>Pandangan Hidup Pengarang</w:t>
      </w:r>
    </w:p>
    <w:p w14:paraId="37E96719" w14:textId="77777777" w:rsidR="00A64137" w:rsidRPr="00DC1B00" w:rsidRDefault="00A64137" w:rsidP="001A3220">
      <w:pPr>
        <w:pStyle w:val="NormalWeb"/>
        <w:shd w:val="clear" w:color="auto" w:fill="FFFFFF"/>
        <w:spacing w:before="0" w:beforeAutospacing="0" w:after="0" w:afterAutospacing="0" w:line="480" w:lineRule="auto"/>
        <w:ind w:left="1440" w:firstLine="270"/>
        <w:jc w:val="both"/>
        <w:rPr>
          <w:color w:val="000000"/>
          <w:shd w:val="clear" w:color="auto" w:fill="FFFFFF"/>
        </w:rPr>
      </w:pPr>
      <w:r w:rsidRPr="00DC1B00">
        <w:rPr>
          <w:color w:val="000000"/>
          <w:shd w:val="clear" w:color="auto" w:fill="FFFFFF"/>
        </w:rPr>
        <w:t>Pandangan hidup pengarang juga menjadi hal fundamental. Jika diperhatikan, banyak cerpen-cerpen yang kritis dan berbobot, karena penulis memiliki pandangan dan prinsip sendiri, yang mungkin tidak umum bagi penulis lain. </w:t>
      </w:r>
    </w:p>
    <w:p w14:paraId="102509FE"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t>Latar Belakang Penulis</w:t>
      </w:r>
    </w:p>
    <w:p w14:paraId="77FD1BED"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Latar belakang penulis juga disebut-sebut termasuk di dalamnya. Jadi rasa cerita pendek yang dituliskan, tidak jauh dari kemampuan, penguasaan, pengalaman, ilmu pengetahuan yang dimiliki oleh si penulis. Contoh faktor latar belakang penulis yang akan mempengaruhi jenis cerita pendeknya berdasarkan faktor riwayat hidup, aliran sastra penulis, keterampilan yang dimiliki dan kondisi psikologis atau perspektif yang dikuasai oleh penulis. </w:t>
      </w:r>
    </w:p>
    <w:p w14:paraId="44255E51"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lastRenderedPageBreak/>
        <w:t>Keadaan Subjektivitas Pengarang</w:t>
      </w:r>
    </w:p>
    <w:p w14:paraId="0A2EEAD1" w14:textId="0313EE60" w:rsidR="0033149E" w:rsidRPr="00DC1B00" w:rsidRDefault="00A64137" w:rsidP="00F931A4">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Entah disadari atau tidak, keadaan subjektivitas pengarang juga menentukan kualitas dan gaya penulisan cerpen. Seperti yang kita ketahui bahwa cerita pendek ditulis secara subjektif. Karena subjektivitas inilah yang menjadikan cerita pendek memiliki jangkauan dan kebebasan menulis lebih luas lagi. </w:t>
      </w:r>
    </w:p>
    <w:p w14:paraId="5F8A5B00"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shd w:val="clear" w:color="auto" w:fill="FFFFFF"/>
        </w:rPr>
        <w:t>Amanat Cerita pendek</w:t>
      </w:r>
    </w:p>
    <w:p w14:paraId="59D1E5B1" w14:textId="77777777" w:rsidR="00A64137" w:rsidRPr="00DC1B00" w:rsidRDefault="00A64137" w:rsidP="001A3220">
      <w:pPr>
        <w:pStyle w:val="NormalWeb"/>
        <w:shd w:val="clear" w:color="auto" w:fill="FFFFFF"/>
        <w:spacing w:before="0" w:beforeAutospacing="0" w:after="0" w:afterAutospacing="0" w:line="480" w:lineRule="auto"/>
        <w:ind w:left="1440" w:firstLine="360"/>
        <w:jc w:val="both"/>
        <w:rPr>
          <w:color w:val="000000"/>
          <w:shd w:val="clear" w:color="auto" w:fill="FFFFFF"/>
        </w:rPr>
      </w:pPr>
      <w:r w:rsidRPr="00DC1B00">
        <w:rPr>
          <w:color w:val="000000"/>
          <w:shd w:val="clear" w:color="auto" w:fill="FFFFFF"/>
        </w:rPr>
        <w:t>Aspek ekstrinsik terakhir adalah amanat cerita pendek, atau pesan dan cita-cita yang disampaikan di dalam cerita pendek. Padahal, ada berbagai nilai yang mungkin ditekankan dalam cerpen, seperti nilai agama, nilai sosial budaya, dan nilai moral.</w:t>
      </w:r>
    </w:p>
    <w:p w14:paraId="64659735" w14:textId="77777777" w:rsidR="00A64137" w:rsidRPr="00DC1B00" w:rsidRDefault="00A64137">
      <w:pPr>
        <w:pStyle w:val="NormalWeb"/>
        <w:numPr>
          <w:ilvl w:val="0"/>
          <w:numId w:val="3"/>
        </w:numPr>
        <w:shd w:val="clear" w:color="auto" w:fill="FFFFFF"/>
        <w:spacing w:before="0" w:beforeAutospacing="0" w:after="0" w:afterAutospacing="0" w:line="480" w:lineRule="auto"/>
        <w:ind w:left="1800"/>
        <w:jc w:val="both"/>
        <w:rPr>
          <w:color w:val="000000"/>
        </w:rPr>
      </w:pPr>
      <w:r w:rsidRPr="00DC1B00">
        <w:rPr>
          <w:color w:val="000000"/>
        </w:rPr>
        <w:t>Unsur Biografi</w:t>
      </w:r>
    </w:p>
    <w:p w14:paraId="72B9559D" w14:textId="26DABD4A" w:rsidR="00A64137" w:rsidRPr="00F931A4" w:rsidRDefault="00A64137" w:rsidP="001A3220">
      <w:pPr>
        <w:spacing w:after="0" w:line="480" w:lineRule="auto"/>
        <w:ind w:left="1440" w:firstLine="360"/>
        <w:jc w:val="both"/>
        <w:rPr>
          <w:rFonts w:ascii="Times New Roman" w:hAnsi="Times New Roman" w:cs="Times New Roman"/>
          <w:color w:val="000000"/>
          <w:sz w:val="24"/>
          <w:szCs w:val="24"/>
          <w:shd w:val="clear" w:color="auto" w:fill="FFFFFF"/>
          <w:lang w:val="fi-FI"/>
        </w:rPr>
      </w:pPr>
      <w:r w:rsidRPr="00DC1B00">
        <w:rPr>
          <w:rFonts w:ascii="Times New Roman" w:hAnsi="Times New Roman" w:cs="Times New Roman"/>
          <w:color w:val="000000"/>
          <w:sz w:val="24"/>
          <w:szCs w:val="24"/>
          <w:shd w:val="clear" w:color="auto" w:fill="FFFFFF"/>
        </w:rPr>
        <w:t xml:space="preserve">Unsur biografi juga termasuk ke dalam unsur ekstrinsik cerita pendek. </w:t>
      </w:r>
      <w:r w:rsidRPr="00F931A4">
        <w:rPr>
          <w:rFonts w:ascii="Times New Roman" w:hAnsi="Times New Roman" w:cs="Times New Roman"/>
          <w:color w:val="000000"/>
          <w:sz w:val="24"/>
          <w:szCs w:val="24"/>
          <w:shd w:val="clear" w:color="auto" w:fill="FFFFFF"/>
          <w:lang w:val="fi-FI"/>
        </w:rPr>
        <w:t>Jadi biografi penulis menentukan kualitas dan gaya dari penulisan cerita pendek. Karena saat menulis cerita pendek, terutama bagi pemula, saat menuliskan cerita membutuhkan referensi.</w:t>
      </w:r>
    </w:p>
    <w:p w14:paraId="309C857E" w14:textId="59D1EEB0" w:rsidR="00B42DB2" w:rsidRPr="00DC1B00" w:rsidRDefault="00B42DB2">
      <w:pPr>
        <w:pStyle w:val="Heading4"/>
        <w:numPr>
          <w:ilvl w:val="3"/>
          <w:numId w:val="78"/>
        </w:numPr>
        <w:ind w:left="1276"/>
        <w:rPr>
          <w:shd w:val="clear" w:color="auto" w:fill="FFFFFF"/>
        </w:rPr>
      </w:pPr>
      <w:r w:rsidRPr="00DC1B00">
        <w:rPr>
          <w:shd w:val="clear" w:color="auto" w:fill="FFFFFF"/>
        </w:rPr>
        <w:lastRenderedPageBreak/>
        <w:t>Unsur-Unsur yang Membangun Sebuah Cerpen</w:t>
      </w:r>
    </w:p>
    <w:p w14:paraId="11220B29" w14:textId="77777777" w:rsidR="00853133" w:rsidRPr="00DC1B00" w:rsidRDefault="00B42DB2" w:rsidP="00F931A4">
      <w:pPr>
        <w:spacing w:after="0" w:line="480" w:lineRule="auto"/>
        <w:ind w:left="567" w:firstLine="360"/>
        <w:jc w:val="both"/>
        <w:rPr>
          <w:rFonts w:ascii="Times New Roman" w:hAnsi="Times New Roman" w:cs="Times New Roman"/>
          <w:sz w:val="24"/>
          <w:szCs w:val="24"/>
        </w:rPr>
      </w:pPr>
      <w:r w:rsidRPr="00DC1B00">
        <w:rPr>
          <w:rFonts w:ascii="Times New Roman" w:hAnsi="Times New Roman" w:cs="Times New Roman"/>
          <w:sz w:val="24"/>
          <w:szCs w:val="24"/>
        </w:rPr>
        <w:t xml:space="preserve">Penghargaan atau penilaian yang lazim disebut apresiasi cerpen dilakukan bila kita mengetahui unsur-unsur membangun cerpen ersebut. Bila kita mengapresiasi cerpen berarti kita membicarakan tentang unsur-unsur. Kenikmatan sebuah cerpen dapat kita temukan bila kita pahami tentang unsur-unsur yang membangun. Unsur-unsur yang membangun sebuah cerpen adalah sebagai berikut: </w:t>
      </w:r>
    </w:p>
    <w:p w14:paraId="13E239BB" w14:textId="77777777" w:rsidR="0085313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T</w:t>
      </w:r>
      <w:r w:rsidR="00B42DB2" w:rsidRPr="00DC1B00">
        <w:rPr>
          <w:rFonts w:ascii="Times New Roman" w:hAnsi="Times New Roman" w:cs="Times New Roman"/>
          <w:sz w:val="24"/>
          <w:szCs w:val="24"/>
        </w:rPr>
        <w:t xml:space="preserve">ema </w:t>
      </w:r>
    </w:p>
    <w:p w14:paraId="488DEB59" w14:textId="77777777" w:rsidR="00853133" w:rsidRPr="00F931A4" w:rsidRDefault="00B42DB2" w:rsidP="00853133">
      <w:pPr>
        <w:pStyle w:val="ListParagraph"/>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t>Tema adalah ide sebuah cerita. Sebuah</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karya sastra yang berbentuk cerpen harus ada temanya. </w:t>
      </w:r>
      <w:r w:rsidRPr="00F931A4">
        <w:rPr>
          <w:rFonts w:ascii="Times New Roman" w:hAnsi="Times New Roman" w:cs="Times New Roman"/>
          <w:sz w:val="24"/>
          <w:szCs w:val="24"/>
          <w:lang w:val="fi-FI"/>
        </w:rPr>
        <w:t>Tema merupakan pokok permasalahan suatu karya sastra. Melalui tema pengarang memperhatikan ketimpangan yang terjadi di masyarakat. Untuk memperjelas masalah tema ini, peneliti</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mengemukakan pendapat para ahli sastra. “Suatu cerita haruslah mempunyai tema atau dasar yang merupakan tujuan penulis menuliskan watak dari para pelaku pada ceritanya dengan dasar tema tersebut. Dengan demikian tidaklah berlebih-lebihan kalau dikatakan bahwa tema atau dasr ini merupakan hal yang penting </w:t>
      </w:r>
      <w:r w:rsidRPr="00F931A4">
        <w:rPr>
          <w:rFonts w:ascii="Times New Roman" w:hAnsi="Times New Roman" w:cs="Times New Roman"/>
          <w:sz w:val="24"/>
          <w:szCs w:val="24"/>
          <w:lang w:val="fi-FI"/>
        </w:rPr>
        <w:lastRenderedPageBreak/>
        <w:t xml:space="preserve">dalam sebuah cerita, suatu dasar yang tidak mempunyai tema tentu tidak ada gunanya dan artinya”. </w:t>
      </w:r>
    </w:p>
    <w:p w14:paraId="775E0B55" w14:textId="77777777" w:rsidR="00853133" w:rsidRPr="00F931A4" w:rsidRDefault="00B42DB2" w:rsidP="00853133">
      <w:pPr>
        <w:pStyle w:val="ListParagraph"/>
        <w:spacing w:after="0" w:line="480" w:lineRule="auto"/>
        <w:ind w:left="1080"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Jadi tema adalah suatu hal yang penting</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di adalam sebuah cerita . Sebuah cerita tanpa tema tentu saja tidak ada artinya, walaupun pengarang tidak menjelaskan temanya secara eksplisit hal ini disampaikan oleh pembaca setelah selesai membaca ceritanya.</w:t>
      </w:r>
    </w:p>
    <w:p w14:paraId="61281E07" w14:textId="244C79BD" w:rsidR="00853133"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Tendens atau Amanat </w:t>
      </w:r>
    </w:p>
    <w:p w14:paraId="43691A9A" w14:textId="77777777" w:rsidR="00853133" w:rsidRPr="00DC1B00" w:rsidRDefault="00B42DB2" w:rsidP="00853133">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Tendens atau amanat merupakan unsur</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yang berhubungan dengan tema. Seorang penulis terlebih dahulu menetapkan tujuan tulisannya. Tendens yang disajikan dapat hanya tertulis secara inplisit. Tendens menyatu dengan tema dalam menyajikan sebuah tulisan. Dari tema seorang seorang penulis beranjak menentukan tendens dari cerita yang dibuatnya.</w:t>
      </w:r>
    </w:p>
    <w:p w14:paraId="33702D73" w14:textId="17A72F7C" w:rsidR="00853133"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 xml:space="preserve">Peristiwa Cerita (Alur atau Plot) </w:t>
      </w:r>
    </w:p>
    <w:p w14:paraId="4A76B400" w14:textId="77777777" w:rsidR="00EA6F59" w:rsidRPr="00DC1B00" w:rsidRDefault="00B42DB2" w:rsidP="00EA6F59">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Pada dasarnya seperti bentuk-bentuk</w:t>
      </w:r>
      <w:r w:rsidR="0085313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cerita lainnya maka cerpen juga menceritakan sesuatu cerita atau keajaiban. </w:t>
      </w:r>
      <w:r w:rsidRPr="00F931A4">
        <w:rPr>
          <w:rFonts w:ascii="Times New Roman" w:hAnsi="Times New Roman" w:cs="Times New Roman"/>
          <w:sz w:val="24"/>
          <w:szCs w:val="24"/>
          <w:lang w:val="fi-FI"/>
        </w:rPr>
        <w:t>Peristiwa itu disusun sedemikian rupa sehingga terciptalah</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suatu peristiwa yang logis. Dengan daya hayal dan </w:t>
      </w:r>
      <w:r w:rsidRPr="00F931A4">
        <w:rPr>
          <w:rFonts w:ascii="Times New Roman" w:hAnsi="Times New Roman" w:cs="Times New Roman"/>
          <w:sz w:val="24"/>
          <w:szCs w:val="24"/>
          <w:lang w:val="fi-FI"/>
        </w:rPr>
        <w:lastRenderedPageBreak/>
        <w:t>imajinasinya pengarang mencoba menciptakan kondisi cerita menjadi sebab atau akibat kejadian lain. Rangkaian peristiwa atau kejadian yang disusun sedemikian rupa tersebut itulah yang dinamakan alur atau plot (peristiwa cerita). Untuk memperjelas tentang pentingnya</w:t>
      </w:r>
      <w:r w:rsidR="0085313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kedudukan plot atau alur ini, penulis akan mengutip pendapat beberapa ahli. Seperti pendapat Hudson yang dikutip Nugroho mengatakan bahwa: “Plot adalah rangkaian kejadian dan perbuatan”. </w:t>
      </w:r>
      <w:r w:rsidRPr="00DC1B00">
        <w:rPr>
          <w:rFonts w:ascii="Times New Roman" w:hAnsi="Times New Roman" w:cs="Times New Roman"/>
          <w:sz w:val="24"/>
          <w:szCs w:val="24"/>
        </w:rPr>
        <w:t xml:space="preserve">Pada umumnya alur cerpen terdiri dari: </w:t>
      </w:r>
    </w:p>
    <w:p w14:paraId="476B275E" w14:textId="77777777" w:rsidR="00EA6F59" w:rsidRPr="00DC1B00" w:rsidRDefault="00B42DB2">
      <w:pPr>
        <w:pStyle w:val="ListParagraph"/>
        <w:numPr>
          <w:ilvl w:val="0"/>
          <w:numId w:val="18"/>
        </w:numPr>
        <w:spacing w:after="0" w:line="480" w:lineRule="auto"/>
        <w:ind w:left="1800"/>
        <w:jc w:val="both"/>
        <w:rPr>
          <w:rFonts w:ascii="Times New Roman" w:hAnsi="Times New Roman" w:cs="Times New Roman"/>
          <w:sz w:val="24"/>
          <w:szCs w:val="24"/>
        </w:rPr>
      </w:pPr>
      <w:r w:rsidRPr="00DC1B00">
        <w:rPr>
          <w:rFonts w:ascii="Times New Roman" w:hAnsi="Times New Roman" w:cs="Times New Roman"/>
          <w:sz w:val="24"/>
          <w:szCs w:val="24"/>
        </w:rPr>
        <w:t xml:space="preserve">Alur buka yaitu situasi yang mulai terbentang sebagai suatu kondisi permulaan yang </w:t>
      </w:r>
      <w:proofErr w:type="gramStart"/>
      <w:r w:rsidRPr="00DC1B00">
        <w:rPr>
          <w:rFonts w:ascii="Times New Roman" w:hAnsi="Times New Roman" w:cs="Times New Roman"/>
          <w:sz w:val="24"/>
          <w:szCs w:val="24"/>
        </w:rPr>
        <w:t>akan</w:t>
      </w:r>
      <w:proofErr w:type="gramEnd"/>
      <w:r w:rsidRPr="00DC1B00">
        <w:rPr>
          <w:rFonts w:ascii="Times New Roman" w:hAnsi="Times New Roman" w:cs="Times New Roman"/>
          <w:sz w:val="24"/>
          <w:szCs w:val="24"/>
        </w:rPr>
        <w:t xml:space="preserve"> dilanjutkan dengan kondisi berikutnya</w:t>
      </w:r>
      <w:r w:rsidR="00EA6F59" w:rsidRPr="00DC1B00">
        <w:rPr>
          <w:rFonts w:ascii="Times New Roman" w:hAnsi="Times New Roman" w:cs="Times New Roman"/>
          <w:sz w:val="24"/>
          <w:szCs w:val="24"/>
        </w:rPr>
        <w:t xml:space="preserve">. </w:t>
      </w:r>
    </w:p>
    <w:p w14:paraId="3BB2A9F6" w14:textId="77777777" w:rsidR="00EA6F59" w:rsidRPr="00DC1B00" w:rsidRDefault="00EA6F59">
      <w:pPr>
        <w:pStyle w:val="ListParagraph"/>
        <w:numPr>
          <w:ilvl w:val="0"/>
          <w:numId w:val="18"/>
        </w:numPr>
        <w:spacing w:after="0" w:line="480" w:lineRule="auto"/>
        <w:ind w:left="1800"/>
        <w:jc w:val="both"/>
        <w:rPr>
          <w:rFonts w:ascii="Times New Roman" w:hAnsi="Times New Roman" w:cs="Times New Roman"/>
          <w:sz w:val="24"/>
          <w:szCs w:val="24"/>
        </w:rPr>
      </w:pPr>
      <w:r w:rsidRPr="00DC1B00">
        <w:rPr>
          <w:rFonts w:ascii="Times New Roman" w:hAnsi="Times New Roman" w:cs="Times New Roman"/>
          <w:sz w:val="24"/>
          <w:szCs w:val="24"/>
        </w:rPr>
        <w:t>A</w:t>
      </w:r>
      <w:r w:rsidR="00B42DB2" w:rsidRPr="00DC1B00">
        <w:rPr>
          <w:rFonts w:ascii="Times New Roman" w:hAnsi="Times New Roman" w:cs="Times New Roman"/>
          <w:sz w:val="24"/>
          <w:szCs w:val="24"/>
        </w:rPr>
        <w:t xml:space="preserve">lur tengah yaitu kondisi sudah mulai bergerak karena kondisi yang sudah mulai memuncak.  </w:t>
      </w:r>
    </w:p>
    <w:p w14:paraId="6DDB1243" w14:textId="77777777" w:rsidR="00EA6F59" w:rsidRPr="00F931A4" w:rsidRDefault="00B42DB2">
      <w:pPr>
        <w:pStyle w:val="ListParagraph"/>
        <w:numPr>
          <w:ilvl w:val="0"/>
          <w:numId w:val="18"/>
        </w:numPr>
        <w:spacing w:after="0" w:line="480" w:lineRule="auto"/>
        <w:ind w:left="180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lur puncak yaitu kondisi mencapai puncak klimaks peristiwa.</w:t>
      </w:r>
    </w:p>
    <w:p w14:paraId="4BF15CB4" w14:textId="609FCF28" w:rsidR="00B42DB2" w:rsidRPr="00F931A4" w:rsidRDefault="00B42DB2">
      <w:pPr>
        <w:pStyle w:val="ListParagraph"/>
        <w:numPr>
          <w:ilvl w:val="0"/>
          <w:numId w:val="18"/>
        </w:numPr>
        <w:spacing w:after="0" w:line="480" w:lineRule="auto"/>
        <w:ind w:left="180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lur tutup yaitu kondisi memuncak, sebelum mulai menampakkan pemecahan atau penyelesaian.</w:t>
      </w:r>
    </w:p>
    <w:p w14:paraId="2148C6E0" w14:textId="05451FA7" w:rsidR="00B42DB2" w:rsidRPr="00DC1B00" w:rsidRDefault="00B42DB2">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Tokoh Cerita atau Karakter</w:t>
      </w:r>
    </w:p>
    <w:p w14:paraId="0DAC5617" w14:textId="7D68E8D5" w:rsidR="00EA6F59" w:rsidRPr="00F931A4" w:rsidRDefault="00B42DB2" w:rsidP="001A3220">
      <w:pPr>
        <w:spacing w:after="0" w:line="480" w:lineRule="auto"/>
        <w:ind w:left="1080" w:firstLine="360"/>
        <w:jc w:val="both"/>
        <w:rPr>
          <w:rFonts w:ascii="Times New Roman" w:hAnsi="Times New Roman" w:cs="Times New Roman"/>
          <w:sz w:val="24"/>
          <w:szCs w:val="24"/>
          <w:lang w:val="fi-FI"/>
        </w:rPr>
      </w:pPr>
      <w:r w:rsidRPr="00DC1B00">
        <w:rPr>
          <w:rFonts w:ascii="Times New Roman" w:hAnsi="Times New Roman" w:cs="Times New Roman"/>
          <w:sz w:val="24"/>
          <w:szCs w:val="24"/>
        </w:rPr>
        <w:lastRenderedPageBreak/>
        <w:t xml:space="preserve">Sebuah cerita pendek </w:t>
      </w:r>
      <w:proofErr w:type="gramStart"/>
      <w:r w:rsidRPr="00DC1B00">
        <w:rPr>
          <w:rFonts w:ascii="Times New Roman" w:hAnsi="Times New Roman" w:cs="Times New Roman"/>
          <w:sz w:val="24"/>
          <w:szCs w:val="24"/>
        </w:rPr>
        <w:t>sama</w:t>
      </w:r>
      <w:proofErr w:type="gramEnd"/>
      <w:r w:rsidRPr="00DC1B00">
        <w:rPr>
          <w:rFonts w:ascii="Times New Roman" w:hAnsi="Times New Roman" w:cs="Times New Roman"/>
          <w:sz w:val="24"/>
          <w:szCs w:val="24"/>
        </w:rPr>
        <w:t xml:space="preserve"> denagn bentuk cerita fiksi yang lain harus didukung oleh pelaku. </w:t>
      </w:r>
      <w:r w:rsidRPr="00F931A4">
        <w:rPr>
          <w:rFonts w:ascii="Times New Roman" w:hAnsi="Times New Roman" w:cs="Times New Roman"/>
          <w:sz w:val="24"/>
          <w:szCs w:val="24"/>
          <w:lang w:val="fi-FI"/>
        </w:rPr>
        <w:t>Penempatan pelaku yang ditata secara baik akan semakin menarik perhatian pembaca. Tokoh dalam sebuah cerita adalah satu hal yang penting. Seperti yang diungkapkan Semi berikut ini: “Masalah penokohan dan perwatakan merupakan salah satu hal yang kehadirannya dalam sebuah cerpen amat penting dan bahkan amat menentukan karena tidak mungkin ada suatu karya cerita pendek tanpa ada tokoh yang bergerak yang akhirnya membentuk alur cerita”. Setiap pengarang menginginkan pembaca</w:t>
      </w:r>
      <w:r w:rsidR="00EA6F59"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memahami tokoh-tokoh atau pewatakan tokoh yang ditampilkannya. Ada tiga macam ca</w:t>
      </w:r>
      <w:r w:rsidR="00853133" w:rsidRPr="00F931A4">
        <w:rPr>
          <w:rFonts w:ascii="Times New Roman" w:hAnsi="Times New Roman" w:cs="Times New Roman"/>
          <w:sz w:val="24"/>
          <w:szCs w:val="24"/>
          <w:lang w:val="fi-FI"/>
        </w:rPr>
        <w:t xml:space="preserve">ra pengarang untuk memperkenalkan tokoh dan perwatakan dalam cerpen. </w:t>
      </w:r>
    </w:p>
    <w:p w14:paraId="3ADFD252" w14:textId="77777777" w:rsidR="00EA6F59"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 xml:space="preserve">Dengan </w:t>
      </w:r>
      <w:proofErr w:type="gramStart"/>
      <w:r w:rsidRPr="00DC1B00">
        <w:rPr>
          <w:rFonts w:ascii="Times New Roman" w:hAnsi="Times New Roman" w:cs="Times New Roman"/>
          <w:sz w:val="24"/>
          <w:szCs w:val="24"/>
        </w:rPr>
        <w:t>cara</w:t>
      </w:r>
      <w:proofErr w:type="gramEnd"/>
      <w:r w:rsidRPr="00DC1B00">
        <w:rPr>
          <w:rFonts w:ascii="Times New Roman" w:hAnsi="Times New Roman" w:cs="Times New Roman"/>
          <w:sz w:val="24"/>
          <w:szCs w:val="24"/>
        </w:rPr>
        <w:t xml:space="preserve"> analitik, yaitu secara langsung menyebutkan dengan terperinci bagaimana pengarang atau watak para tokoh. Pengarang langsung menyampaikan tentang watak atau karakter para tokoh</w:t>
      </w:r>
      <w:r w:rsidR="00EA6F59" w:rsidRPr="00DC1B00">
        <w:rPr>
          <w:rFonts w:ascii="Times New Roman" w:hAnsi="Times New Roman" w:cs="Times New Roman"/>
          <w:sz w:val="24"/>
          <w:szCs w:val="24"/>
        </w:rPr>
        <w:t>.</w:t>
      </w:r>
    </w:p>
    <w:p w14:paraId="542A7253" w14:textId="77777777" w:rsidR="00DC7023"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DC1B00">
        <w:rPr>
          <w:rFonts w:ascii="Times New Roman" w:hAnsi="Times New Roman" w:cs="Times New Roman"/>
          <w:sz w:val="24"/>
          <w:szCs w:val="24"/>
        </w:rPr>
        <w:t>Dengan dramatik, yaitu pengarang secara tidak langsung menggambarkan watak para pelakunya, melainkan dengan cara:</w:t>
      </w:r>
    </w:p>
    <w:p w14:paraId="6C44AF21" w14:textId="77777777"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Melukiskan tempat atau lingkungan sang tokoh.</w:t>
      </w:r>
    </w:p>
    <w:p w14:paraId="1EAAB568" w14:textId="2AF094B3"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ceritakan percakapan sang tokoh dengan tokoh</w:t>
      </w:r>
      <w:r w:rsidR="00550F6D" w:rsidRPr="00F931A4">
        <w:rPr>
          <w:rFonts w:ascii="Times New Roman" w:hAnsi="Times New Roman" w:cs="Times New Roman"/>
          <w:sz w:val="24"/>
          <w:szCs w:val="24"/>
          <w:lang w:val="fi-FI"/>
        </w:rPr>
        <w:t xml:space="preserve"> lain.</w:t>
      </w:r>
    </w:p>
    <w:p w14:paraId="6B202DF8" w14:textId="77777777" w:rsidR="00DC7023" w:rsidRPr="00F931A4" w:rsidRDefault="00853133">
      <w:pPr>
        <w:pStyle w:val="ListParagraph"/>
        <w:numPr>
          <w:ilvl w:val="0"/>
          <w:numId w:val="20"/>
        </w:numPr>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ceritakan perbuatan, tingkah laku atau reaksi tokoh terhadap suatu kejadian.</w:t>
      </w:r>
    </w:p>
    <w:p w14:paraId="2CC42FC2" w14:textId="77777777" w:rsidR="00DC7023" w:rsidRPr="00DC1B00" w:rsidRDefault="00853133">
      <w:pPr>
        <w:pStyle w:val="ListParagraph"/>
        <w:numPr>
          <w:ilvl w:val="0"/>
          <w:numId w:val="19"/>
        </w:numPr>
        <w:spacing w:after="0" w:line="480" w:lineRule="auto"/>
        <w:jc w:val="both"/>
        <w:rPr>
          <w:rFonts w:ascii="Times New Roman" w:hAnsi="Times New Roman" w:cs="Times New Roman"/>
          <w:sz w:val="24"/>
          <w:szCs w:val="24"/>
        </w:rPr>
      </w:pPr>
      <w:r w:rsidRPr="00F931A4">
        <w:rPr>
          <w:rFonts w:ascii="Times New Roman" w:hAnsi="Times New Roman" w:cs="Times New Roman"/>
          <w:sz w:val="24"/>
          <w:szCs w:val="24"/>
          <w:lang w:val="fi-FI"/>
        </w:rPr>
        <w:t>Dengan cara analitik dan dramatik, yaitu pengarang menggambarkan tokoh</w:t>
      </w:r>
      <w:r w:rsidR="00DC7023" w:rsidRPr="00F931A4">
        <w:rPr>
          <w:rFonts w:ascii="Times New Roman" w:hAnsi="Times New Roman" w:cs="Times New Roman"/>
          <w:sz w:val="24"/>
          <w:szCs w:val="24"/>
          <w:lang w:val="fi-FI"/>
        </w:rPr>
        <w:t>-</w:t>
      </w:r>
      <w:r w:rsidRPr="00F931A4">
        <w:rPr>
          <w:rFonts w:ascii="Times New Roman" w:hAnsi="Times New Roman" w:cs="Times New Roman"/>
          <w:sz w:val="24"/>
          <w:szCs w:val="24"/>
          <w:lang w:val="fi-FI"/>
        </w:rPr>
        <w:t>tokoh itu dengan berbagai cara seperti yang telah disebutkan tadi. Baik secara</w:t>
      </w:r>
      <w:r w:rsidR="00DC702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langsung maupun tidak langsung. 5. Latar (Setting) Latar berhubungan atau berkenaan</w:t>
      </w:r>
      <w:r w:rsidR="00DC7023" w:rsidRPr="00F931A4">
        <w:rPr>
          <w:rFonts w:ascii="Times New Roman" w:hAnsi="Times New Roman" w:cs="Times New Roman"/>
          <w:sz w:val="24"/>
          <w:szCs w:val="24"/>
          <w:lang w:val="fi-FI"/>
        </w:rPr>
        <w:t xml:space="preserve"> </w:t>
      </w:r>
      <w:r w:rsidRPr="00F931A4">
        <w:rPr>
          <w:rFonts w:ascii="Times New Roman" w:hAnsi="Times New Roman" w:cs="Times New Roman"/>
          <w:sz w:val="24"/>
          <w:szCs w:val="24"/>
          <w:lang w:val="fi-FI"/>
        </w:rPr>
        <w:t xml:space="preserve">dengan masalah terjadinya cerita, waktu terjadinya dan situasi penceritaan. Latar atau landas tumpu (setting) cerita adalah lingkungan tempat peristiwa terjadi. Untuk dapat melukiskan latar dengan tepat seorang pengarang haruslah mempunyai pengetahuan yang cukup tentang keadaan tempat dan waktu yang akan dijadikan latar peristiwa yang diceritakan. </w:t>
      </w:r>
      <w:r w:rsidRPr="00DC1B00">
        <w:rPr>
          <w:rFonts w:ascii="Times New Roman" w:hAnsi="Times New Roman" w:cs="Times New Roman"/>
          <w:sz w:val="24"/>
          <w:szCs w:val="24"/>
        </w:rPr>
        <w:t>Latar (setting) ini gunanya bukan saja</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memberikan gambaran dengan jelas tentang peristiwa yang terjadi, sering juga memberikan gambaran tentang watak pelaku. Sumardjo mengatakan</w:t>
      </w:r>
      <w:proofErr w:type="gramStart"/>
      <w:r w:rsidRPr="00DC1B00">
        <w:rPr>
          <w:rFonts w:ascii="Times New Roman" w:hAnsi="Times New Roman" w:cs="Times New Roman"/>
          <w:sz w:val="24"/>
          <w:szCs w:val="24"/>
        </w:rPr>
        <w:t>:“</w:t>
      </w:r>
      <w:proofErr w:type="gramEnd"/>
      <w:r w:rsidRPr="00DC1B00">
        <w:rPr>
          <w:rFonts w:ascii="Times New Roman" w:hAnsi="Times New Roman" w:cs="Times New Roman"/>
          <w:sz w:val="24"/>
          <w:szCs w:val="24"/>
        </w:rPr>
        <w:t xml:space="preserve"> </w:t>
      </w:r>
      <w:r w:rsidRPr="00DC1B00">
        <w:rPr>
          <w:rFonts w:ascii="Times New Roman" w:hAnsi="Times New Roman" w:cs="Times New Roman"/>
          <w:i/>
          <w:iCs/>
          <w:sz w:val="24"/>
          <w:szCs w:val="24"/>
        </w:rPr>
        <w:t>Setting</w:t>
      </w:r>
      <w:r w:rsidRPr="00DC1B00">
        <w:rPr>
          <w:rFonts w:ascii="Times New Roman" w:hAnsi="Times New Roman" w:cs="Times New Roman"/>
          <w:sz w:val="24"/>
          <w:szCs w:val="24"/>
        </w:rPr>
        <w:t xml:space="preserve"> atau latar belakang bisa berarti banyak </w:t>
      </w:r>
      <w:r w:rsidRPr="00DC1B00">
        <w:rPr>
          <w:rFonts w:ascii="Times New Roman" w:hAnsi="Times New Roman" w:cs="Times New Roman"/>
          <w:sz w:val="24"/>
          <w:szCs w:val="24"/>
        </w:rPr>
        <w:lastRenderedPageBreak/>
        <w:t>yaitu tempat tertentu akibat situasi lingkungan atau zamannya,cara hidup tertentu, cara berpikir tertentu”. Dari pendapat di atas, penulis menarik</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kesimpulan bahwa latar atau setting sangat penting artinya pada sebuah cerita pendek</w:t>
      </w:r>
    </w:p>
    <w:p w14:paraId="3C8B478F" w14:textId="77777777" w:rsidR="00DC702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Pusat Pengisahan (</w:t>
      </w: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w:t>
      </w:r>
    </w:p>
    <w:p w14:paraId="5169E095" w14:textId="77777777" w:rsidR="00DC7023" w:rsidRPr="00DC1B00" w:rsidRDefault="00853133" w:rsidP="001A3220">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atau pusat pengisahan</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sering juga disebut sebagai sudut pandang. Sudut pandang pengarang adalah posisi dan penempatan diri pengarang dalam ceritanya, atau dari mana </w:t>
      </w:r>
      <w:proofErr w:type="gramStart"/>
      <w:r w:rsidRPr="00DC1B00">
        <w:rPr>
          <w:rFonts w:ascii="Times New Roman" w:hAnsi="Times New Roman" w:cs="Times New Roman"/>
          <w:sz w:val="24"/>
          <w:szCs w:val="24"/>
        </w:rPr>
        <w:t>ia</w:t>
      </w:r>
      <w:proofErr w:type="gramEnd"/>
      <w:r w:rsidRPr="00DC1B00">
        <w:rPr>
          <w:rFonts w:ascii="Times New Roman" w:hAnsi="Times New Roman" w:cs="Times New Roman"/>
          <w:sz w:val="24"/>
          <w:szCs w:val="24"/>
        </w:rPr>
        <w:t xml:space="preserve"> melihat peristiwa-peristiwa yang terdapat dalam cerita tersebut. Rusyana mengatakan: “Point of view</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pada dasarnya adalah visi pengarang, atinya sudut pandang yang diambil pengarang untuk melihat kejadian suatu cerita”. Ada empat macam </w:t>
      </w:r>
      <w:r w:rsidRPr="00DC1B00">
        <w:rPr>
          <w:rFonts w:ascii="Times New Roman" w:hAnsi="Times New Roman" w:cs="Times New Roman"/>
          <w:i/>
          <w:iCs/>
          <w:sz w:val="24"/>
          <w:szCs w:val="24"/>
        </w:rPr>
        <w:t>Point of view</w:t>
      </w:r>
      <w:r w:rsidRPr="00DC1B00">
        <w:rPr>
          <w:rFonts w:ascii="Times New Roman" w:hAnsi="Times New Roman" w:cs="Times New Roman"/>
          <w:sz w:val="24"/>
          <w:szCs w:val="24"/>
        </w:rPr>
        <w:t xml:space="preserve"> yang</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dipakai pengarang dalam cerpen, yaitu : 1) Pelaku sebagai orang pertama atau tokoh utama yaitu bercerita tentang keseluruhan kejadian atau peristiwa terutama yang menyangkut diri tokoh</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2) Pengarang sebagai tokoh bawahan, jadi pengarang yang menentukan cerita tokoh utama, dan pengarang terlibat pula dalam cerita itu</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3) Pengarang hanya sebagai pengamat yang berada di luar </w:t>
      </w:r>
      <w:r w:rsidRPr="00DC1B00">
        <w:rPr>
          <w:rFonts w:ascii="Times New Roman" w:hAnsi="Times New Roman" w:cs="Times New Roman"/>
          <w:sz w:val="24"/>
          <w:szCs w:val="24"/>
        </w:rPr>
        <w:lastRenderedPageBreak/>
        <w:t>cerita</w:t>
      </w:r>
      <w:r w:rsidR="00DC7023" w:rsidRPr="00DC1B00">
        <w:rPr>
          <w:rFonts w:ascii="Times New Roman" w:hAnsi="Times New Roman" w:cs="Times New Roman"/>
          <w:sz w:val="24"/>
          <w:szCs w:val="24"/>
        </w:rPr>
        <w:t xml:space="preserve">; dan </w:t>
      </w:r>
      <w:r w:rsidRPr="00DC1B00">
        <w:rPr>
          <w:rFonts w:ascii="Times New Roman" w:hAnsi="Times New Roman" w:cs="Times New Roman"/>
          <w:sz w:val="24"/>
          <w:szCs w:val="24"/>
        </w:rPr>
        <w:t>4) Campuran, kadang-kadang pengarang hanya betindak sebagai pengamat tapi kadang-kadang berusaha juga menyelam ke dalam cerita.</w:t>
      </w:r>
    </w:p>
    <w:p w14:paraId="1D2C4E65" w14:textId="77777777" w:rsidR="00DC7023" w:rsidRPr="00DC1B00" w:rsidRDefault="00853133">
      <w:pPr>
        <w:pStyle w:val="ListParagraph"/>
        <w:numPr>
          <w:ilvl w:val="1"/>
          <w:numId w:val="1"/>
        </w:numPr>
        <w:spacing w:after="0" w:line="480" w:lineRule="auto"/>
        <w:ind w:left="1440"/>
        <w:jc w:val="both"/>
        <w:rPr>
          <w:rFonts w:ascii="Times New Roman" w:hAnsi="Times New Roman" w:cs="Times New Roman"/>
          <w:sz w:val="24"/>
          <w:szCs w:val="24"/>
        </w:rPr>
      </w:pPr>
      <w:r w:rsidRPr="00DC1B00">
        <w:rPr>
          <w:rFonts w:ascii="Times New Roman" w:hAnsi="Times New Roman" w:cs="Times New Roman"/>
          <w:sz w:val="24"/>
          <w:szCs w:val="24"/>
        </w:rPr>
        <w:t>Gaya (</w:t>
      </w:r>
      <w:r w:rsidRPr="00DC1B00">
        <w:rPr>
          <w:rFonts w:ascii="Times New Roman" w:hAnsi="Times New Roman" w:cs="Times New Roman"/>
          <w:i/>
          <w:iCs/>
          <w:sz w:val="24"/>
          <w:szCs w:val="24"/>
        </w:rPr>
        <w:t>Style</w:t>
      </w:r>
      <w:r w:rsidRPr="00DC1B00">
        <w:rPr>
          <w:rFonts w:ascii="Times New Roman" w:hAnsi="Times New Roman" w:cs="Times New Roman"/>
          <w:sz w:val="24"/>
          <w:szCs w:val="24"/>
        </w:rPr>
        <w:t xml:space="preserve">) </w:t>
      </w:r>
    </w:p>
    <w:p w14:paraId="699165F0" w14:textId="52C1FBDE" w:rsidR="00853133" w:rsidRPr="00DC1B00" w:rsidRDefault="00853133" w:rsidP="001A3220">
      <w:pPr>
        <w:pStyle w:val="ListParagraph"/>
        <w:spacing w:after="0" w:line="480" w:lineRule="auto"/>
        <w:ind w:left="1080" w:firstLine="360"/>
        <w:jc w:val="both"/>
        <w:rPr>
          <w:rFonts w:ascii="Times New Roman" w:hAnsi="Times New Roman" w:cs="Times New Roman"/>
          <w:sz w:val="24"/>
          <w:szCs w:val="24"/>
        </w:rPr>
      </w:pPr>
      <w:r w:rsidRPr="00DC1B00">
        <w:rPr>
          <w:rFonts w:ascii="Times New Roman" w:hAnsi="Times New Roman" w:cs="Times New Roman"/>
          <w:sz w:val="24"/>
          <w:szCs w:val="24"/>
        </w:rPr>
        <w:t>Gaya pengarang merupakan ciri khas</w:t>
      </w:r>
      <w:r w:rsidR="00DC7023" w:rsidRPr="00DC1B00">
        <w:rPr>
          <w:rFonts w:ascii="Times New Roman" w:hAnsi="Times New Roman" w:cs="Times New Roman"/>
          <w:sz w:val="24"/>
          <w:szCs w:val="24"/>
        </w:rPr>
        <w:t xml:space="preserve"> </w:t>
      </w:r>
      <w:r w:rsidRPr="00DC1B00">
        <w:rPr>
          <w:rFonts w:ascii="Times New Roman" w:hAnsi="Times New Roman" w:cs="Times New Roman"/>
          <w:sz w:val="24"/>
          <w:szCs w:val="24"/>
        </w:rPr>
        <w:t xml:space="preserve">seorang pengarang. Gaya dalam cerpen meliputi </w:t>
      </w:r>
      <w:proofErr w:type="gramStart"/>
      <w:r w:rsidRPr="00DC1B00">
        <w:rPr>
          <w:rFonts w:ascii="Times New Roman" w:hAnsi="Times New Roman" w:cs="Times New Roman"/>
          <w:sz w:val="24"/>
          <w:szCs w:val="24"/>
        </w:rPr>
        <w:t>gaya</w:t>
      </w:r>
      <w:proofErr w:type="gramEnd"/>
      <w:r w:rsidRPr="00DC1B00">
        <w:rPr>
          <w:rFonts w:ascii="Times New Roman" w:hAnsi="Times New Roman" w:cs="Times New Roman"/>
          <w:sz w:val="24"/>
          <w:szCs w:val="24"/>
        </w:rPr>
        <w:t xml:space="preserve"> dalam penulisan/pemaparan dan gaya penggunaan bahasa. Gaya dalam penulisan mempunyai hubungan yang erat dengan kebiasaan rasa indahnya pengarang. Gaya yang pertama ini berkenaan dengan darimana </w:t>
      </w:r>
      <w:proofErr w:type="gramStart"/>
      <w:r w:rsidRPr="00DC1B00">
        <w:rPr>
          <w:rFonts w:ascii="Times New Roman" w:hAnsi="Times New Roman" w:cs="Times New Roman"/>
          <w:sz w:val="24"/>
          <w:szCs w:val="24"/>
        </w:rPr>
        <w:t>ia</w:t>
      </w:r>
      <w:proofErr w:type="gramEnd"/>
      <w:r w:rsidRPr="00DC1B00">
        <w:rPr>
          <w:rFonts w:ascii="Times New Roman" w:hAnsi="Times New Roman" w:cs="Times New Roman"/>
          <w:sz w:val="24"/>
          <w:szCs w:val="24"/>
        </w:rPr>
        <w:t xml:space="preserve"> mulai menulis, dari awal hingga akhir mengikuti ukuran kronologis atau malah sebaliknya (flash back). Gaya kedua meliputi begaiman pemilihan kata (diksi), bagaimana pengungkapan dan </w:t>
      </w:r>
      <w:proofErr w:type="gramStart"/>
      <w:r w:rsidRPr="00DC1B00">
        <w:rPr>
          <w:rFonts w:ascii="Times New Roman" w:hAnsi="Times New Roman" w:cs="Times New Roman"/>
          <w:sz w:val="24"/>
          <w:szCs w:val="24"/>
        </w:rPr>
        <w:t>gaya</w:t>
      </w:r>
      <w:proofErr w:type="gramEnd"/>
      <w:r w:rsidRPr="00DC1B00">
        <w:rPr>
          <w:rFonts w:ascii="Times New Roman" w:hAnsi="Times New Roman" w:cs="Times New Roman"/>
          <w:sz w:val="24"/>
          <w:szCs w:val="24"/>
        </w:rPr>
        <w:t xml:space="preserve"> bahasa mana yang menonjoldalam cerpen itu. Berhasil tidaknya seorang pengarang cerpen justru tergantung dari kecakapannya mempergunakan </w:t>
      </w:r>
      <w:proofErr w:type="gramStart"/>
      <w:r w:rsidRPr="00DC1B00">
        <w:rPr>
          <w:rFonts w:ascii="Times New Roman" w:hAnsi="Times New Roman" w:cs="Times New Roman"/>
          <w:sz w:val="24"/>
          <w:szCs w:val="24"/>
        </w:rPr>
        <w:t>gaya</w:t>
      </w:r>
      <w:proofErr w:type="gramEnd"/>
      <w:r w:rsidRPr="00DC1B00">
        <w:rPr>
          <w:rFonts w:ascii="Times New Roman" w:hAnsi="Times New Roman" w:cs="Times New Roman"/>
          <w:sz w:val="24"/>
          <w:szCs w:val="24"/>
        </w:rPr>
        <w:t xml:space="preserve"> yang serasi dalam karyanya. </w:t>
      </w:r>
      <w:r w:rsidRPr="00F931A4">
        <w:rPr>
          <w:rFonts w:ascii="Times New Roman" w:hAnsi="Times New Roman" w:cs="Times New Roman"/>
          <w:sz w:val="24"/>
          <w:szCs w:val="24"/>
          <w:lang w:val="fi-FI"/>
        </w:rPr>
        <w:t xml:space="preserve">Seperti yang dikatakan Sumardjo: Gaya adalah cara khas pengungkapan seseorang. Cara bagaimana seseorang memilih tema persoalan, meninjau persoalan dan menceritakannya dalam sebuah cerpen, itulah gaya pengarang itu sendiri. </w:t>
      </w:r>
      <w:r w:rsidRPr="00F931A4">
        <w:rPr>
          <w:rFonts w:ascii="Times New Roman" w:hAnsi="Times New Roman" w:cs="Times New Roman"/>
          <w:sz w:val="24"/>
          <w:szCs w:val="24"/>
          <w:lang w:val="fi-FI"/>
        </w:rPr>
        <w:lastRenderedPageBreak/>
        <w:t xml:space="preserve">Dengan kata lain gaya adalah pribadi pengarang itu sendiri. Dan sangat pribadi, ia berada secara khas di dunia ini” </w:t>
      </w:r>
      <w:r w:rsidR="00B63AB5" w:rsidRPr="00DC1B00">
        <w:rPr>
          <w:rFonts w:ascii="Times New Roman" w:hAnsi="Times New Roman" w:cs="Times New Roman"/>
          <w:sz w:val="24"/>
          <w:szCs w:val="24"/>
        </w:rPr>
        <w:fldChar w:fldCharType="begin" w:fldLock="1"/>
      </w:r>
      <w:r w:rsidR="0077177C"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w:instrText>
      </w:r>
      <w:r w:rsidR="0077177C" w:rsidRPr="00DC1B00">
        <w:rPr>
          <w:rFonts w:ascii="Times New Roman" w:hAnsi="Times New Roman" w:cs="Times New Roman"/>
          <w:sz w:val="24"/>
          <w:szCs w:val="24"/>
        </w:rPr>
        <w:instrText>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00B63AB5" w:rsidRPr="00DC1B00">
        <w:rPr>
          <w:rFonts w:ascii="Times New Roman" w:hAnsi="Times New Roman" w:cs="Times New Roman"/>
          <w:sz w:val="24"/>
          <w:szCs w:val="24"/>
        </w:rPr>
        <w:fldChar w:fldCharType="separate"/>
      </w:r>
      <w:r w:rsidR="00B63AB5" w:rsidRPr="00DC1B00">
        <w:rPr>
          <w:rFonts w:ascii="Times New Roman" w:hAnsi="Times New Roman" w:cs="Times New Roman"/>
          <w:noProof/>
          <w:sz w:val="24"/>
          <w:szCs w:val="24"/>
        </w:rPr>
        <w:t>(Ahmad et al., 2020)</w:t>
      </w:r>
      <w:r w:rsidR="00B63AB5" w:rsidRPr="00DC1B00">
        <w:rPr>
          <w:rFonts w:ascii="Times New Roman" w:hAnsi="Times New Roman" w:cs="Times New Roman"/>
          <w:sz w:val="24"/>
          <w:szCs w:val="24"/>
        </w:rPr>
        <w:fldChar w:fldCharType="end"/>
      </w:r>
      <w:r w:rsidR="00B63AB5" w:rsidRPr="00DC1B00">
        <w:rPr>
          <w:rFonts w:ascii="Times New Roman" w:hAnsi="Times New Roman" w:cs="Times New Roman"/>
          <w:sz w:val="24"/>
          <w:szCs w:val="24"/>
        </w:rPr>
        <w:t>.</w:t>
      </w:r>
    </w:p>
    <w:p w14:paraId="65DE3288" w14:textId="616306F4" w:rsidR="00CB6FE3" w:rsidRPr="00DC1B00" w:rsidRDefault="00CB6FE3">
      <w:pPr>
        <w:pStyle w:val="Heading2"/>
        <w:numPr>
          <w:ilvl w:val="1"/>
          <w:numId w:val="78"/>
        </w:numPr>
        <w:ind w:left="426" w:hanging="426"/>
      </w:pPr>
      <w:bookmarkStart w:id="15" w:name="_Toc219271154"/>
      <w:r w:rsidRPr="00DC1B00">
        <w:t>Penelitian Relevan</w:t>
      </w:r>
      <w:bookmarkEnd w:id="15"/>
    </w:p>
    <w:p w14:paraId="42206432" w14:textId="4BF6CF83" w:rsidR="00E70B1E" w:rsidRPr="00DC1B00" w:rsidRDefault="00A75671">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w:t>
      </w:r>
      <w:bookmarkStart w:id="16" w:name="_Hlk169752529"/>
      <w:r w:rsidRPr="00DC1B00">
        <w:rPr>
          <w:rFonts w:ascii="Times New Roman" w:hAnsi="Times New Roman" w:cs="Times New Roman"/>
          <w:sz w:val="24"/>
          <w:szCs w:val="24"/>
        </w:rPr>
        <w:t xml:space="preserve">Siti Subaidah, Susilo, dan Mohammad Siddik pada tahun </w:t>
      </w:r>
      <w:r w:rsidR="009C79EB" w:rsidRPr="00DC1B00">
        <w:rPr>
          <w:rFonts w:ascii="Times New Roman" w:hAnsi="Times New Roman" w:cs="Times New Roman"/>
          <w:sz w:val="24"/>
          <w:szCs w:val="24"/>
        </w:rPr>
        <w:t>2020, dengan judul “</w:t>
      </w:r>
      <w:r w:rsidR="009C79EB" w:rsidRPr="00DC1B00">
        <w:rPr>
          <w:rFonts w:ascii="Times New Roman" w:hAnsi="Times New Roman" w:cs="Times New Roman"/>
          <w:i/>
          <w:iCs/>
          <w:sz w:val="24"/>
          <w:szCs w:val="24"/>
        </w:rPr>
        <w:t xml:space="preserve">Pengembangan </w:t>
      </w:r>
      <w:r w:rsidR="00EF488A" w:rsidRPr="00DC1B00">
        <w:rPr>
          <w:rFonts w:ascii="Times New Roman" w:hAnsi="Times New Roman" w:cs="Times New Roman"/>
          <w:i/>
          <w:iCs/>
          <w:sz w:val="24"/>
          <w:szCs w:val="24"/>
        </w:rPr>
        <w:t>Media ajar</w:t>
      </w:r>
      <w:r w:rsidR="009C79EB" w:rsidRPr="00DC1B00">
        <w:rPr>
          <w:rFonts w:ascii="Times New Roman" w:hAnsi="Times New Roman" w:cs="Times New Roman"/>
          <w:i/>
          <w:iCs/>
          <w:sz w:val="24"/>
          <w:szCs w:val="24"/>
        </w:rPr>
        <w:t xml:space="preserve"> Menulis Cerita Pendek dengan Media Adobe Flash</w:t>
      </w:r>
      <w:r w:rsidR="009C79EB" w:rsidRPr="00DC1B00">
        <w:rPr>
          <w:rFonts w:ascii="Times New Roman" w:hAnsi="Times New Roman" w:cs="Times New Roman"/>
          <w:sz w:val="24"/>
          <w:szCs w:val="24"/>
        </w:rPr>
        <w:t>”</w:t>
      </w:r>
      <w:r w:rsidR="00A047F5" w:rsidRPr="00DC1B00">
        <w:t xml:space="preserve">. </w:t>
      </w:r>
      <w:r w:rsidR="009C79EB" w:rsidRPr="00DC1B00">
        <w:rPr>
          <w:rFonts w:ascii="Times New Roman" w:hAnsi="Times New Roman" w:cs="Times New Roman"/>
          <w:sz w:val="24"/>
          <w:szCs w:val="24"/>
        </w:rPr>
        <w:t xml:space="preserve">Hasil pengembangan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iperoleh hasil uji ahli materi 82% dinyatakan layak, uji ahli media 86% dinyatakan layak, uji lapangan kelompok kecil 80% dinyatakan baik, uji lapangan kelompok besar 82,3% dinyatakan baik. Jadi secara keseluruhan data yang diperoleh dari pengembangan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engan media adobe flash dinyatakan layak, </w:t>
      </w:r>
      <w:r w:rsidR="00EF488A" w:rsidRPr="00DC1B00">
        <w:rPr>
          <w:rFonts w:ascii="Times New Roman" w:hAnsi="Times New Roman" w:cs="Times New Roman"/>
          <w:sz w:val="24"/>
          <w:szCs w:val="24"/>
        </w:rPr>
        <w:t>media ajar</w:t>
      </w:r>
      <w:r w:rsidR="009C79EB" w:rsidRPr="00DC1B00">
        <w:rPr>
          <w:rFonts w:ascii="Times New Roman" w:hAnsi="Times New Roman" w:cs="Times New Roman"/>
          <w:sz w:val="24"/>
          <w:szCs w:val="24"/>
        </w:rPr>
        <w:t xml:space="preserve"> dengan media adobe flash efektif dalam meningkatkan motivasi, fokus dan daya tanggap sedangkan hasil evaluasi memberikan peningkatan kemampuan </w:t>
      </w:r>
      <w:r w:rsidR="00FD3A7A" w:rsidRPr="00DC1B00">
        <w:rPr>
          <w:rFonts w:ascii="Times New Roman" w:hAnsi="Times New Roman" w:cs="Times New Roman"/>
          <w:sz w:val="24"/>
          <w:szCs w:val="24"/>
        </w:rPr>
        <w:t>siswa</w:t>
      </w:r>
      <w:r w:rsidR="009C79EB" w:rsidRPr="00DC1B00">
        <w:rPr>
          <w:rFonts w:ascii="Times New Roman" w:hAnsi="Times New Roman" w:cs="Times New Roman"/>
          <w:sz w:val="24"/>
          <w:szCs w:val="24"/>
        </w:rPr>
        <w:t xml:space="preserve"> dalam menulis cerpen</w:t>
      </w:r>
      <w:r w:rsidR="00A047F5" w:rsidRPr="00DC1B00">
        <w:rPr>
          <w:rFonts w:ascii="Times New Roman" w:hAnsi="Times New Roman" w:cs="Times New Roman"/>
          <w:sz w:val="24"/>
          <w:szCs w:val="24"/>
        </w:rPr>
        <w:t xml:space="preserve"> </w:t>
      </w:r>
      <w:r w:rsidR="00A047F5" w:rsidRPr="00DC1B00">
        <w:rPr>
          <w:rFonts w:ascii="Times New Roman" w:hAnsi="Times New Roman" w:cs="Times New Roman"/>
          <w:sz w:val="24"/>
          <w:szCs w:val="24"/>
        </w:rPr>
        <w:fldChar w:fldCharType="begin" w:fldLock="1"/>
      </w:r>
      <w:r w:rsidR="007C6E04" w:rsidRPr="00DC1B00">
        <w:rPr>
          <w:rFonts w:ascii="Times New Roman" w:hAnsi="Times New Roman" w:cs="Times New Roman"/>
          <w:sz w:val="24"/>
          <w:szCs w:val="24"/>
        </w:rPr>
        <w:instrText>ADDIN CSL_CITATION {"citationItems":[{"id":"ITEM-1","itemData":{"DOI":"10.30872/diglosia.v3i4.129","ISSN":"2615-725X","abstract":"This development aims to develop teaching materials for writing short stories with adobe flash SMP Class IX. The scope of this development is limited only to planning, material and evaluation in the learning process. The method used in this research is Research and Development (R&amp;D), using a development research design using the Brog &amp; Gall model. Teaching material development results obtained material expert test results 82% were declared feasible, media expert test 86% were declared feasible, small group field test 80% declared good, a large group field test 82.3% was declared good. So overall the data obtained from the development of instructional materials with adobe flash media is declared feasible, teaching materials with adobe flash media are effective in increasing motivation, focus and responsiveness while the evaluation results provide increased student ability in writing short stories.","author":[{"dropping-particle":"","family":"Subaidah","given":"Siti","non-dropping-particle":"","parse-names":false,"suffix":""},{"dropping-particle":"","family":"Susilo","given":"","non-dropping-particle":"","parse-names":false,"suffix":""},{"dropping-particle":"","family":"Siddik","given":"Mohammad","non-dropping-particle":"","parse-names":false,"suffix":""}],"container-title":"Diglosia: Jurnal Kajian Bahasa, Sastra, dan Pengajarannya","id":"ITEM-1","issue":"4","issued":{"date-parts":[["2020"]]},"page":"423-434","title":"Pengembangan Bahan Ajar Menulis Cerita Pendek dengan Media Adobe Flash","type":"article-journal","volume":"3"},"uris":["http://www.mendeley.com/documents/?uuid=398421f9-6129-4378-a5ee-44eaa3fbbd7c"]}],"mendeley":{"formattedCitation":"(Subaidah et al., 2020)","plainTextFormattedCitation":"(Subaidah et al., 2020)","previouslyFormattedCitation":"(Subaidah et al., 2020)"},"properties":{"noteIndex":0},"schema":"https://github.com/citation-style-language/schema/raw/master/csl-citation.json"}</w:instrText>
      </w:r>
      <w:r w:rsidR="00A047F5" w:rsidRPr="00DC1B00">
        <w:rPr>
          <w:rFonts w:ascii="Times New Roman" w:hAnsi="Times New Roman" w:cs="Times New Roman"/>
          <w:sz w:val="24"/>
          <w:szCs w:val="24"/>
        </w:rPr>
        <w:fldChar w:fldCharType="separate"/>
      </w:r>
      <w:r w:rsidR="00A047F5" w:rsidRPr="00DC1B00">
        <w:rPr>
          <w:rFonts w:ascii="Times New Roman" w:hAnsi="Times New Roman" w:cs="Times New Roman"/>
          <w:noProof/>
          <w:sz w:val="24"/>
          <w:szCs w:val="24"/>
        </w:rPr>
        <w:t>(Subaidah et al., 2020)</w:t>
      </w:r>
      <w:r w:rsidR="00A047F5" w:rsidRPr="00DC1B00">
        <w:rPr>
          <w:rFonts w:ascii="Times New Roman" w:hAnsi="Times New Roman" w:cs="Times New Roman"/>
          <w:sz w:val="24"/>
          <w:szCs w:val="24"/>
        </w:rPr>
        <w:fldChar w:fldCharType="end"/>
      </w:r>
      <w:bookmarkEnd w:id="16"/>
      <w:r w:rsidR="009C79EB" w:rsidRPr="00DC1B00">
        <w:rPr>
          <w:rFonts w:ascii="Times New Roman" w:hAnsi="Times New Roman" w:cs="Times New Roman"/>
          <w:sz w:val="24"/>
          <w:szCs w:val="24"/>
        </w:rPr>
        <w:t>.</w:t>
      </w:r>
    </w:p>
    <w:p w14:paraId="5251B975" w14:textId="706E331F" w:rsidR="00A047F5" w:rsidRPr="00DC1B00" w:rsidRDefault="000D5126">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Elly Rohmahwati, Heny Sulistyowati, Fitri Resti Wahyuniarti pada tahun 2022, dengan judul “Pengembangan </w:t>
      </w:r>
      <w:r w:rsidR="00EF488A" w:rsidRPr="00DC1B00">
        <w:rPr>
          <w:rFonts w:ascii="Times New Roman" w:hAnsi="Times New Roman" w:cs="Times New Roman"/>
          <w:sz w:val="24"/>
          <w:szCs w:val="24"/>
        </w:rPr>
        <w:t>Media ajar</w:t>
      </w:r>
      <w:r w:rsidRPr="00DC1B00">
        <w:rPr>
          <w:rFonts w:ascii="Times New Roman" w:hAnsi="Times New Roman" w:cs="Times New Roman"/>
          <w:sz w:val="24"/>
          <w:szCs w:val="24"/>
        </w:rPr>
        <w:t xml:space="preserve"> Menulis </w:t>
      </w:r>
      <w:r w:rsidRPr="00DC1B00">
        <w:rPr>
          <w:rFonts w:ascii="Times New Roman" w:hAnsi="Times New Roman" w:cs="Times New Roman"/>
          <w:sz w:val="24"/>
          <w:szCs w:val="24"/>
        </w:rPr>
        <w:lastRenderedPageBreak/>
        <w:t xml:space="preserve">Cerpen Berbasis Karakter Judikatif Menggunakan Jarprakrev Pad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Kelas XI di MAN 4 Jombang”. Hasil penelitian menunjukkan </w:t>
      </w:r>
      <w:r w:rsidR="001C4A55" w:rsidRPr="00DC1B00">
        <w:rPr>
          <w:rFonts w:ascii="Times New Roman" w:hAnsi="Times New Roman" w:cs="Times New Roman"/>
          <w:sz w:val="24"/>
          <w:szCs w:val="24"/>
        </w:rPr>
        <w:t xml:space="preserve">bahwa </w:t>
      </w:r>
      <w:r w:rsidR="007C6E04" w:rsidRPr="00DC1B00">
        <w:rPr>
          <w:rFonts w:ascii="Times New Roman" w:hAnsi="Times New Roman" w:cs="Times New Roman"/>
          <w:sz w:val="24"/>
          <w:szCs w:val="24"/>
        </w:rPr>
        <w:t xml:space="preserve">ahli desain produk dinyatakan tidak ada revisi dan layak untuk uji coba dengan skor 67% yang menyatakan baik. Penilaian dari ahli materi menyatakan tidak ada revisi dan layak diuji coba dengan skor 92% yang menyatakan sangat baik. Respon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dari uji coba dengan responden 48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adalah 70% dengan kualifikasi baik. Deskripsi keefektifan produk didapat dari persentase rata-rata hasil tes sebesar 100% tuntas dari persentase jumlah </w:t>
      </w:r>
      <w:r w:rsidR="00FD3A7A" w:rsidRPr="00DC1B00">
        <w:rPr>
          <w:rFonts w:ascii="Times New Roman" w:hAnsi="Times New Roman" w:cs="Times New Roman"/>
          <w:sz w:val="24"/>
          <w:szCs w:val="24"/>
        </w:rPr>
        <w:t>mahasiswa</w:t>
      </w:r>
      <w:r w:rsidR="007C6E04" w:rsidRPr="00DC1B00">
        <w:rPr>
          <w:rFonts w:ascii="Times New Roman" w:hAnsi="Times New Roman" w:cs="Times New Roman"/>
          <w:sz w:val="24"/>
          <w:szCs w:val="24"/>
        </w:rPr>
        <w:t xml:space="preserve"> yang mendapat nilai di atas KKM dengan rata-rata 85. Dapat disimpulkan bahwa pengembangan </w:t>
      </w:r>
      <w:r w:rsidR="00EF488A" w:rsidRPr="00DC1B00">
        <w:rPr>
          <w:rFonts w:ascii="Times New Roman" w:hAnsi="Times New Roman" w:cs="Times New Roman"/>
          <w:sz w:val="24"/>
          <w:szCs w:val="24"/>
        </w:rPr>
        <w:t>media ajar</w:t>
      </w:r>
      <w:r w:rsidR="007C6E04" w:rsidRPr="00DC1B00">
        <w:rPr>
          <w:rFonts w:ascii="Times New Roman" w:hAnsi="Times New Roman" w:cs="Times New Roman"/>
          <w:sz w:val="24"/>
          <w:szCs w:val="24"/>
        </w:rPr>
        <w:t xml:space="preserve"> menulis cerpen berbasis karakter judikatif menggunakan jarprakrev dinyatakan efektif dan layak digunakan </w:t>
      </w:r>
      <w:r w:rsidR="007C6E04" w:rsidRPr="00DC1B00">
        <w:rPr>
          <w:rFonts w:ascii="Times New Roman" w:hAnsi="Times New Roman" w:cs="Times New Roman"/>
          <w:sz w:val="24"/>
          <w:szCs w:val="24"/>
        </w:rPr>
        <w:fldChar w:fldCharType="begin" w:fldLock="1"/>
      </w:r>
      <w:r w:rsidR="001C4A55" w:rsidRPr="00DC1B0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lly Rohmahwati, Heny Sulistyowati","given":"Fitri Resti Wahyuniarti","non-dropping-particle":"","parse-names":false,"suffix":""}],"container-title":"Educational: Jurnal Inovasi Pendidikan dan Pengajaran","id":"ITEM-1","issue":"3","issued":{"date-parts":[["2022"]]},"page":"1-23","title":"Pengembangan Bahan Ajar Menulis Cerpen Berbasis Karakter Judikatif Menggunakan Jarprakrev Pada Siswa Kelas XI di MAN 4 Jombang","type":"article-journal","volume":"02"},"uris":["http://www.mendeley.com/documents/?uuid=a09ef129-e02f-4c73-9cc2-baaba6573e61"]}],"mendeley":{"formattedCitation":"(Elly Rohmahwati, Heny Sulistyowati, 2022)","plainTextFormattedCitation":"(Elly Rohmahwati, Heny Sulistyowati, 2022)","previouslyFormattedCitation":"(Elly Rohmahwati, Heny Sulistyowati, 2022)"},"properties":{"noteIndex":0},"schema":"https://github.com/citation-style-language/schema/raw/master/csl-citation.json"}</w:instrText>
      </w:r>
      <w:r w:rsidR="007C6E04" w:rsidRPr="00DC1B00">
        <w:rPr>
          <w:rFonts w:ascii="Times New Roman" w:hAnsi="Times New Roman" w:cs="Times New Roman"/>
          <w:sz w:val="24"/>
          <w:szCs w:val="24"/>
        </w:rPr>
        <w:fldChar w:fldCharType="separate"/>
      </w:r>
      <w:r w:rsidR="007C6E04" w:rsidRPr="00DC1B00">
        <w:rPr>
          <w:rFonts w:ascii="Times New Roman" w:hAnsi="Times New Roman" w:cs="Times New Roman"/>
          <w:noProof/>
          <w:sz w:val="24"/>
          <w:szCs w:val="24"/>
        </w:rPr>
        <w:t>(Elly Rohmahwati, Heny Sulistyowati, 2022)</w:t>
      </w:r>
      <w:r w:rsidR="007C6E04" w:rsidRPr="00DC1B00">
        <w:rPr>
          <w:rFonts w:ascii="Times New Roman" w:hAnsi="Times New Roman" w:cs="Times New Roman"/>
          <w:sz w:val="24"/>
          <w:szCs w:val="24"/>
        </w:rPr>
        <w:fldChar w:fldCharType="end"/>
      </w:r>
      <w:r w:rsidR="007C6E04" w:rsidRPr="00DC1B00">
        <w:rPr>
          <w:rFonts w:ascii="Times New Roman" w:hAnsi="Times New Roman" w:cs="Times New Roman"/>
          <w:sz w:val="24"/>
          <w:szCs w:val="24"/>
        </w:rPr>
        <w:t>.</w:t>
      </w:r>
    </w:p>
    <w:p w14:paraId="47D3DECD" w14:textId="7E6F1A0C" w:rsidR="007C6E04" w:rsidRPr="00DC1B00" w:rsidRDefault="007C6E04">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Veronika Hanyaq Himang, Widyatmike Gede Mulawarman, dan M Ilyas pada tahun </w:t>
      </w:r>
      <w:r w:rsidR="001C4A55" w:rsidRPr="00DC1B00">
        <w:rPr>
          <w:rFonts w:ascii="Times New Roman" w:hAnsi="Times New Roman" w:cs="Times New Roman"/>
          <w:sz w:val="24"/>
          <w:szCs w:val="24"/>
        </w:rPr>
        <w:t xml:space="preserve">2019, dengan judul “Pengembangan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Berbasis Pengalaman </w:t>
      </w:r>
      <w:r w:rsidR="00FD3A7A" w:rsidRPr="00DC1B00">
        <w:rPr>
          <w:rFonts w:ascii="Times New Roman" w:hAnsi="Times New Roman" w:cs="Times New Roman"/>
          <w:sz w:val="24"/>
          <w:szCs w:val="24"/>
        </w:rPr>
        <w:t>siswa</w:t>
      </w:r>
      <w:r w:rsidR="001C4A55" w:rsidRPr="00DC1B00">
        <w:rPr>
          <w:rFonts w:ascii="Times New Roman" w:hAnsi="Times New Roman" w:cs="Times New Roman"/>
          <w:sz w:val="24"/>
          <w:szCs w:val="24"/>
        </w:rPr>
        <w:t xml:space="preserve"> Kelas XI SMK”. Hasil penelitian menunjukkan bahwa kualitas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yang dikembangkan dapat dilihat dari hasil uji validasi, yakni nilai materi 90%, nilai bahasa 88%, nilai sajian 89%, dan nilai </w:t>
      </w:r>
      <w:r w:rsidR="001C4A55" w:rsidRPr="00DC1B00">
        <w:rPr>
          <w:rFonts w:ascii="Times New Roman" w:hAnsi="Times New Roman" w:cs="Times New Roman"/>
          <w:sz w:val="24"/>
          <w:szCs w:val="24"/>
        </w:rPr>
        <w:lastRenderedPageBreak/>
        <w:t xml:space="preserve">grafika 90% yang diperoleh hasil rata-rata 90% dengan kriteria sangat valid. Hasil uji kepraktisan dilihat dari nilai keterlaksanaan RPP 92%, nilai respons guru 89%, nilai respons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87% yang diperoleh hasil rata-rata 89% dengan kriteria sangat praktis. Hasil uji keefektifan dilihat dari nilai aktivitas guru 93%, nilai aktivitas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92%, dan hasil menulis cerpen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81% yang diperoleh hasil rata-rata 89% dengan kriteria sangat efektif. Dengan demikian, disimpulkan bahwa hasil penelitian pengembangan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berbasis pengalaman </w:t>
      </w:r>
      <w:r w:rsidR="00FD3A7A" w:rsidRPr="00DC1B00">
        <w:rPr>
          <w:rFonts w:ascii="Times New Roman" w:hAnsi="Times New Roman" w:cs="Times New Roman"/>
          <w:sz w:val="24"/>
          <w:szCs w:val="24"/>
        </w:rPr>
        <w:t>mahasiswa</w:t>
      </w:r>
      <w:r w:rsidR="001C4A55" w:rsidRPr="00DC1B00">
        <w:rPr>
          <w:rFonts w:ascii="Times New Roman" w:hAnsi="Times New Roman" w:cs="Times New Roman"/>
          <w:sz w:val="24"/>
          <w:szCs w:val="24"/>
        </w:rPr>
        <w:t xml:space="preserve"> Kelas XI SMK ini dinyatakan sangat valid, sangat praktis, dan sangat efektif digunakan sebagai </w:t>
      </w:r>
      <w:r w:rsidR="00EF488A" w:rsidRPr="00DC1B00">
        <w:rPr>
          <w:rFonts w:ascii="Times New Roman" w:hAnsi="Times New Roman" w:cs="Times New Roman"/>
          <w:sz w:val="24"/>
          <w:szCs w:val="24"/>
        </w:rPr>
        <w:t>media ajar</w:t>
      </w:r>
      <w:r w:rsidR="001C4A55" w:rsidRPr="00DC1B00">
        <w:rPr>
          <w:rFonts w:ascii="Times New Roman" w:hAnsi="Times New Roman" w:cs="Times New Roman"/>
          <w:sz w:val="24"/>
          <w:szCs w:val="24"/>
        </w:rPr>
        <w:t xml:space="preserve"> menulis cerpen </w:t>
      </w:r>
      <w:r w:rsidR="00FD3A7A" w:rsidRPr="00DC1B00">
        <w:rPr>
          <w:rFonts w:ascii="Times New Roman" w:hAnsi="Times New Roman" w:cs="Times New Roman"/>
          <w:sz w:val="24"/>
          <w:szCs w:val="24"/>
        </w:rPr>
        <w:t>siswa</w:t>
      </w:r>
      <w:r w:rsidR="001C4A55" w:rsidRPr="00DC1B00">
        <w:rPr>
          <w:rFonts w:ascii="Times New Roman" w:hAnsi="Times New Roman" w:cs="Times New Roman"/>
          <w:sz w:val="24"/>
          <w:szCs w:val="24"/>
        </w:rPr>
        <w:t xml:space="preserve"> kelas XI SMK </w:t>
      </w:r>
      <w:r w:rsidR="001C4A55" w:rsidRPr="00DC1B00">
        <w:rPr>
          <w:rFonts w:ascii="Times New Roman" w:hAnsi="Times New Roman" w:cs="Times New Roman"/>
          <w:sz w:val="24"/>
          <w:szCs w:val="24"/>
        </w:rPr>
        <w:fldChar w:fldCharType="begin" w:fldLock="1"/>
      </w:r>
      <w:r w:rsidR="00802BB4">
        <w:rPr>
          <w:rFonts w:ascii="Times New Roman" w:hAnsi="Times New Roman" w:cs="Times New Roman"/>
          <w:sz w:val="24"/>
          <w:szCs w:val="24"/>
        </w:rPr>
        <w:instrText>ADDIN CSL_CITATION {"citationItems":[{"id":"ITEM-1","itemData":{"DOI":"10.30872/diglosia.v2i2.pp93-102","ISSN":"2615-725X","abstract":"This research has some purposes: (1) describing the design for development of teaching materials for writing short story based on students’ experience, (2) describing the learning implementation of writing short story based on students’ experience, and (3) measuring the quality of teaching materials for writing short story based on students’ experience which is marked from validity, practicality, and effectivity. This research uses research and development method adapted from ten development methods by Borg &amp; Gall consist of necessary analysis, plan, product initial draft organization, product design validity test, product design revision, trial I, product revision II, trial II, final product revision, and dissemination and implementation. The developed teaching materials quality could be seen from the validity test result which shows 90% as the material score, 88% as language score, 89% as presentation score, and 90% as graphics score which result 90% as the average value that means very valid criteria. The result of practicality test could be seen from the score of RPP (lesson plan) implementation which shows 92%, teachers’ response score which shows 89%, and students’ response score which shows 87% that result 89% as the average value which means very practical criteria. The result of effectivity test could be seen from teachers’ activity score which shows 93%, students’ activity score which shows 92%, and the result of students’ short story writing which shows 81% that result 89% as the average that means very effective criteria. Therefore, the researcher concludes the result for development of teaching materials for writing short story based on vocational high school (SMK) students’ experience is stated very valid, very practical, and very effective for used as teaching materials for writing short story based on vocational high school (SMK) grade XI students’ experience.","author":[{"dropping-particle":"","family":"Himang","given":"Veronika Hanyaq","non-dropping-particle":"","parse-names":false,"suffix":""},{"dropping-particle":"","family":"Mulawarman","given":"Widyatmike Gede","non-dropping-particle":"","parse-names":false,"suffix":""},{"dropping-particle":"","family":"Ilyas","given":"Mohammad","non-dropping-particle":"","parse-names":false,"suffix":""}],"container-title":"Diglosia: Jurnal Kajian Bahasa, Sastra, dan Pengajarannya","id":"ITEM-1","issue":"2","issued":{"date-parts":[["2020"]]},"page":"93-102","title":"Pengembangan Bahan Ajar Menulis Cerpen Berbasis Pengalaman Siswa Kelas XI SMK","type":"article-journal","volume":"2"},"uris":["http://www.mendeley.com/documents/?uuid=ad9e3f51-1d61-4803-881d-052dbe56d13c"]}],"mendeley":{"formattedCitation":"(Himang et al., 2020)","plainTextFormattedCitation":"(Himang et al., 2020)","previouslyFormattedCitation":"(Himang et al., 2019)"},"properties":{"noteIndex":0},"schema":"https://github.com/citation-style-language/schema/raw/master/csl-citation.json"}</w:instrText>
      </w:r>
      <w:r w:rsidR="001C4A55" w:rsidRPr="00DC1B00">
        <w:rPr>
          <w:rFonts w:ascii="Times New Roman" w:hAnsi="Times New Roman" w:cs="Times New Roman"/>
          <w:sz w:val="24"/>
          <w:szCs w:val="24"/>
        </w:rPr>
        <w:fldChar w:fldCharType="separate"/>
      </w:r>
      <w:r w:rsidR="00802BB4" w:rsidRPr="00802BB4">
        <w:rPr>
          <w:rFonts w:ascii="Times New Roman" w:hAnsi="Times New Roman" w:cs="Times New Roman"/>
          <w:noProof/>
          <w:sz w:val="24"/>
          <w:szCs w:val="24"/>
        </w:rPr>
        <w:t>(Himang et al., 2020)</w:t>
      </w:r>
      <w:r w:rsidR="001C4A55" w:rsidRPr="00DC1B00">
        <w:rPr>
          <w:rFonts w:ascii="Times New Roman" w:hAnsi="Times New Roman" w:cs="Times New Roman"/>
          <w:sz w:val="24"/>
          <w:szCs w:val="24"/>
        </w:rPr>
        <w:fldChar w:fldCharType="end"/>
      </w:r>
      <w:r w:rsidR="001C4A55" w:rsidRPr="00DC1B00">
        <w:rPr>
          <w:rFonts w:ascii="Times New Roman" w:hAnsi="Times New Roman" w:cs="Times New Roman"/>
          <w:sz w:val="24"/>
          <w:szCs w:val="24"/>
        </w:rPr>
        <w:t>.</w:t>
      </w:r>
    </w:p>
    <w:p w14:paraId="1C74C4DA" w14:textId="601E57CC" w:rsidR="003C7D9D" w:rsidRPr="00DC1B00" w:rsidRDefault="003C7D9D">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Winda Noprina pada tahun 2019 dengan judul “Pengembangan Modul Menulis Cerpen Berbasis Project Based Learning (PBL) Untuk </w:t>
      </w:r>
      <w:r w:rsidR="00FD3A7A" w:rsidRPr="00DC1B00">
        <w:rPr>
          <w:rFonts w:ascii="Times New Roman" w:hAnsi="Times New Roman" w:cs="Times New Roman"/>
          <w:sz w:val="24"/>
          <w:szCs w:val="24"/>
        </w:rPr>
        <w:t>siswa</w:t>
      </w:r>
      <w:r w:rsidRPr="00DC1B00">
        <w:rPr>
          <w:rFonts w:ascii="Times New Roman" w:hAnsi="Times New Roman" w:cs="Times New Roman"/>
          <w:sz w:val="24"/>
          <w:szCs w:val="24"/>
        </w:rPr>
        <w:t xml:space="preserve"> MA Ar-Risalah”. Hasil penelitian menunjukkan bahwa </w:t>
      </w:r>
      <w:r w:rsidR="004737BD" w:rsidRPr="00DC1B00">
        <w:rPr>
          <w:rFonts w:ascii="Times New Roman" w:hAnsi="Times New Roman" w:cs="Times New Roman"/>
          <w:sz w:val="24"/>
          <w:szCs w:val="24"/>
        </w:rPr>
        <w:t>validitas modul menulis cerpen berbasis PjBL yang dikembangkan tergolong sangat valid dengan presentase 95</w:t>
      </w:r>
      <w:proofErr w:type="gramStart"/>
      <w:r w:rsidR="004737BD" w:rsidRPr="00DC1B00">
        <w:rPr>
          <w:rFonts w:ascii="Times New Roman" w:hAnsi="Times New Roman" w:cs="Times New Roman"/>
          <w:sz w:val="24"/>
          <w:szCs w:val="24"/>
        </w:rPr>
        <w:t>,83</w:t>
      </w:r>
      <w:proofErr w:type="gramEnd"/>
      <w:r w:rsidR="004737BD" w:rsidRPr="00DC1B00">
        <w:rPr>
          <w:rFonts w:ascii="Times New Roman" w:hAnsi="Times New Roman" w:cs="Times New Roman"/>
          <w:sz w:val="24"/>
          <w:szCs w:val="24"/>
        </w:rPr>
        <w:t>%. Kedua, praktikalitas yang dikembangkan tergolong sangat praktis dengan presentase 91</w:t>
      </w:r>
      <w:proofErr w:type="gramStart"/>
      <w:r w:rsidR="004737BD" w:rsidRPr="00DC1B00">
        <w:rPr>
          <w:rFonts w:ascii="Times New Roman" w:hAnsi="Times New Roman" w:cs="Times New Roman"/>
          <w:sz w:val="24"/>
          <w:szCs w:val="24"/>
        </w:rPr>
        <w:t>,83</w:t>
      </w:r>
      <w:proofErr w:type="gramEnd"/>
      <w:r w:rsidR="004737BD" w:rsidRPr="00DC1B00">
        <w:rPr>
          <w:rFonts w:ascii="Times New Roman" w:hAnsi="Times New Roman" w:cs="Times New Roman"/>
          <w:sz w:val="24"/>
          <w:szCs w:val="24"/>
        </w:rPr>
        <w:t xml:space="preserve">% dan 81,43%. Ketiga, efektivitas modul menulis cerpen berbasis </w:t>
      </w:r>
      <w:r w:rsidR="004737BD" w:rsidRPr="00DC1B00">
        <w:rPr>
          <w:rFonts w:ascii="Times New Roman" w:hAnsi="Times New Roman" w:cs="Times New Roman"/>
          <w:sz w:val="24"/>
          <w:szCs w:val="24"/>
        </w:rPr>
        <w:lastRenderedPageBreak/>
        <w:t xml:space="preserve">PjBL yang dikembangkan tergolong sangat efektif dengan persentase penilaian pada aktivitas </w:t>
      </w:r>
      <w:r w:rsidR="00FD3A7A" w:rsidRPr="00DC1B00">
        <w:rPr>
          <w:rFonts w:ascii="Times New Roman" w:hAnsi="Times New Roman" w:cs="Times New Roman"/>
          <w:sz w:val="24"/>
          <w:szCs w:val="24"/>
        </w:rPr>
        <w:t>mahasiswa</w:t>
      </w:r>
      <w:r w:rsidR="004737BD" w:rsidRPr="00DC1B00">
        <w:rPr>
          <w:rFonts w:ascii="Times New Roman" w:hAnsi="Times New Roman" w:cs="Times New Roman"/>
          <w:sz w:val="24"/>
          <w:szCs w:val="24"/>
        </w:rPr>
        <w:t xml:space="preserve"> yakni 90</w:t>
      </w:r>
      <w:proofErr w:type="gramStart"/>
      <w:r w:rsidR="004737BD" w:rsidRPr="00DC1B00">
        <w:rPr>
          <w:rFonts w:ascii="Times New Roman" w:hAnsi="Times New Roman" w:cs="Times New Roman"/>
          <w:sz w:val="24"/>
          <w:szCs w:val="24"/>
        </w:rPr>
        <w:t>,33</w:t>
      </w:r>
      <w:proofErr w:type="gramEnd"/>
      <w:r w:rsidR="004737BD" w:rsidRPr="00DC1B00">
        <w:rPr>
          <w:rFonts w:ascii="Times New Roman" w:hAnsi="Times New Roman" w:cs="Times New Roman"/>
          <w:sz w:val="24"/>
          <w:szCs w:val="24"/>
        </w:rPr>
        <w:t>%. Sebanyak 83</w:t>
      </w:r>
      <w:proofErr w:type="gramStart"/>
      <w:r w:rsidR="004737BD" w:rsidRPr="00DC1B00">
        <w:rPr>
          <w:rFonts w:ascii="Times New Roman" w:hAnsi="Times New Roman" w:cs="Times New Roman"/>
          <w:sz w:val="24"/>
          <w:szCs w:val="24"/>
        </w:rPr>
        <w:t>,3</w:t>
      </w:r>
      <w:proofErr w:type="gramEnd"/>
      <w:r w:rsidR="004737BD" w:rsidRPr="00DC1B00">
        <w:rPr>
          <w:rFonts w:ascii="Times New Roman" w:hAnsi="Times New Roman" w:cs="Times New Roman"/>
          <w:sz w:val="24"/>
          <w:szCs w:val="24"/>
        </w:rPr>
        <w:t xml:space="preserve">% dari 30 </w:t>
      </w:r>
      <w:r w:rsidR="00FD3A7A" w:rsidRPr="00DC1B00">
        <w:rPr>
          <w:rFonts w:ascii="Times New Roman" w:hAnsi="Times New Roman" w:cs="Times New Roman"/>
          <w:sz w:val="24"/>
          <w:szCs w:val="24"/>
        </w:rPr>
        <w:t>mahasiswa</w:t>
      </w:r>
      <w:r w:rsidR="004737BD" w:rsidRPr="00DC1B00">
        <w:rPr>
          <w:rFonts w:ascii="Times New Roman" w:hAnsi="Times New Roman" w:cs="Times New Roman"/>
          <w:sz w:val="24"/>
          <w:szCs w:val="24"/>
        </w:rPr>
        <w:t xml:space="preserve"> telah mendapatkan nilai menulis cerpen melebihi KKM. Jadi, modul yang telah dikembangkan dapat digunakan sebagai </w:t>
      </w:r>
      <w:r w:rsidR="00EF488A" w:rsidRPr="00DC1B00">
        <w:rPr>
          <w:rFonts w:ascii="Times New Roman" w:hAnsi="Times New Roman" w:cs="Times New Roman"/>
          <w:sz w:val="24"/>
          <w:szCs w:val="24"/>
        </w:rPr>
        <w:t>media ajar</w:t>
      </w:r>
      <w:r w:rsidR="004737BD" w:rsidRPr="00DC1B00">
        <w:rPr>
          <w:rFonts w:ascii="Times New Roman" w:hAnsi="Times New Roman" w:cs="Times New Roman"/>
          <w:sz w:val="24"/>
          <w:szCs w:val="24"/>
        </w:rPr>
        <w:t xml:space="preserve"> di dalam pembelajaran bahasa Indonesia khususnya untuk materi menulis cerpen </w:t>
      </w:r>
      <w:r w:rsidR="004737BD" w:rsidRPr="00DC1B00">
        <w:rPr>
          <w:rFonts w:ascii="Times New Roman" w:hAnsi="Times New Roman" w:cs="Times New Roman"/>
          <w:sz w:val="24"/>
          <w:szCs w:val="24"/>
        </w:rPr>
        <w:fldChar w:fldCharType="begin" w:fldLock="1"/>
      </w:r>
      <w:r w:rsidR="004737BD" w:rsidRPr="00DC1B00">
        <w:rPr>
          <w:rFonts w:ascii="Times New Roman" w:hAnsi="Times New Roman" w:cs="Times New Roman"/>
          <w:sz w:val="24"/>
          <w:szCs w:val="24"/>
        </w:rPr>
        <w:instrText>ADDIN CSL_CITATION {"citationItems":[{"id":"ITEM-1","itemData":{"author":[{"dropping-particle":"","family":"Noprina","given":"Winda","non-dropping-particle":"","parse-names":false,"suffix":""}],"container-title":"Jurnal Pendidikan Bahasa dan Sastra Indonesia","id":"ITEM-1","issue":"1","issued":{"date-parts":[["2019"]]},"page":"162-169","title":"Pengembangan Modul Menulis Cerpen Berbasis Project Based Learning (PBL) Untuk Siswa MA Ar-Risalah","type":"article-journal","volume":"4"},"uris":["http://www.mendeley.com/documents/?uuid=4c4c9256-e9d4-4e2d-abed-c3e90446be63"]}],"mendeley":{"formattedCitation":"(Noprina, 2019)","plainTextFormattedCitation":"(Noprina, 2019)","previouslyFormattedCitation":"(Noprina, 2019)"},"properties":{"noteIndex":0},"schema":"https://github.com/citation-style-language/schema/raw/master/csl-citation.json"}</w:instrText>
      </w:r>
      <w:r w:rsidR="004737BD" w:rsidRPr="00DC1B00">
        <w:rPr>
          <w:rFonts w:ascii="Times New Roman" w:hAnsi="Times New Roman" w:cs="Times New Roman"/>
          <w:sz w:val="24"/>
          <w:szCs w:val="24"/>
        </w:rPr>
        <w:fldChar w:fldCharType="separate"/>
      </w:r>
      <w:r w:rsidR="004737BD" w:rsidRPr="00DC1B00">
        <w:rPr>
          <w:rFonts w:ascii="Times New Roman" w:hAnsi="Times New Roman" w:cs="Times New Roman"/>
          <w:noProof/>
          <w:sz w:val="24"/>
          <w:szCs w:val="24"/>
        </w:rPr>
        <w:t>(Noprina, 2019)</w:t>
      </w:r>
      <w:r w:rsidR="004737BD" w:rsidRPr="00DC1B00">
        <w:rPr>
          <w:rFonts w:ascii="Times New Roman" w:hAnsi="Times New Roman" w:cs="Times New Roman"/>
          <w:sz w:val="24"/>
          <w:szCs w:val="24"/>
        </w:rPr>
        <w:fldChar w:fldCharType="end"/>
      </w:r>
      <w:r w:rsidR="004737BD" w:rsidRPr="00DC1B00">
        <w:rPr>
          <w:rFonts w:ascii="Times New Roman" w:hAnsi="Times New Roman" w:cs="Times New Roman"/>
          <w:sz w:val="24"/>
          <w:szCs w:val="24"/>
        </w:rPr>
        <w:t>.</w:t>
      </w:r>
    </w:p>
    <w:p w14:paraId="443E6C5A" w14:textId="7DAF1BA2" w:rsidR="004737BD" w:rsidRPr="00DC1B00" w:rsidRDefault="004737BD">
      <w:pPr>
        <w:pStyle w:val="ListParagraph"/>
        <w:numPr>
          <w:ilvl w:val="0"/>
          <w:numId w:val="25"/>
        </w:numPr>
        <w:spacing w:after="0" w:line="480" w:lineRule="auto"/>
        <w:ind w:left="630"/>
        <w:jc w:val="both"/>
        <w:rPr>
          <w:rFonts w:ascii="Times New Roman" w:hAnsi="Times New Roman" w:cs="Times New Roman"/>
          <w:sz w:val="24"/>
          <w:szCs w:val="24"/>
        </w:rPr>
      </w:pPr>
      <w:r w:rsidRPr="00DC1B00">
        <w:rPr>
          <w:rFonts w:ascii="Times New Roman" w:hAnsi="Times New Roman" w:cs="Times New Roman"/>
          <w:sz w:val="24"/>
          <w:szCs w:val="24"/>
        </w:rPr>
        <w:t xml:space="preserve">Penelitian yang dilakukan Hani Subakti pada tahun 2019 dengan judul “Pengembangan Pembelajaran Menulis Cerita Pendek Dengan Model Mind Mapping Pada </w:t>
      </w:r>
      <w:r w:rsidR="00FD3A7A" w:rsidRPr="00DC1B00">
        <w:rPr>
          <w:rFonts w:ascii="Times New Roman" w:hAnsi="Times New Roman" w:cs="Times New Roman"/>
          <w:sz w:val="24"/>
          <w:szCs w:val="24"/>
        </w:rPr>
        <w:t>Mahasiswa</w:t>
      </w:r>
      <w:r w:rsidRPr="00DC1B00">
        <w:rPr>
          <w:rFonts w:ascii="Times New Roman" w:hAnsi="Times New Roman" w:cs="Times New Roman"/>
          <w:sz w:val="24"/>
          <w:szCs w:val="24"/>
        </w:rPr>
        <w:t xml:space="preserve"> Kelas XI SMK Negeri 11 Samarinda Tahun”. Hasil penelitian menunjukkan bahwa memiliki kevalidan dari kedua validator yaitu penilaian validator ahli sastra mendapatkan nilai 94% dengan kriteria sangat baik dan penilaian validator pembelajaran Bahasa dan Sastra Indonesia mendapatkan nilai 96% dengan kriteria sangat baik (2) dinyatakan memiliki kepraktisan berdasarkan penilaian praktisi (teman sejawat) dengan mendaptkan nilai 96% dengan kriteria sangat baik (3) dinyatakan memiliki keefektifan dilihat dari uji kelompok kecil pada saat pretes dengan rata-rata 67,16% dan postes dengan rata-rata 87,16% dan standar deviasi 8,51, serta </w:t>
      </w:r>
      <w:r w:rsidRPr="00DC1B00">
        <w:rPr>
          <w:rFonts w:ascii="Times New Roman" w:hAnsi="Times New Roman" w:cs="Times New Roman"/>
          <w:sz w:val="24"/>
          <w:szCs w:val="24"/>
        </w:rPr>
        <w:lastRenderedPageBreak/>
        <w:t xml:space="preserve">uji kelompok besar pada saat pretes dengan rata-rata 67,7% dan postes dengan rata-rata 89% dan standar deviasi 18,42 </w:t>
      </w:r>
      <w:r w:rsidRPr="00DC1B00">
        <w:rPr>
          <w:rFonts w:ascii="Times New Roman" w:hAnsi="Times New Roman" w:cs="Times New Roman"/>
          <w:sz w:val="24"/>
          <w:szCs w:val="24"/>
        </w:rPr>
        <w:fldChar w:fldCharType="begin" w:fldLock="1"/>
      </w:r>
      <w:r w:rsidR="00175A2B" w:rsidRPr="00DC1B00">
        <w:rPr>
          <w:rFonts w:ascii="Times New Roman" w:hAnsi="Times New Roman" w:cs="Times New Roman"/>
          <w:sz w:val="24"/>
          <w:szCs w:val="24"/>
        </w:rPr>
        <w:instrText>ADDIN CSL_CITATION {"citationItems":[{"id":"ITEM-1","itemData":{"author":[{"dropping-particle":"","family":"Subakti","given":"Hani","non-dropping-particle":"","parse-names":false,"suffix":""}],"container-title":"BASA TAKA","id":"ITEM-1","issue":"2","issued":{"date-parts":[["2019"]]},"page":"1-7","title":"Pengembangan Pembelajaran Menulis Cerita Pendek Dengan Model Mind Mapping Pada Siswa Kelas XI SMK Negeri 11 Samarinda Tahun","type":"article-journal","volume":"2"},"uris":["http://www.mendeley.com/documents/?uuid=b7f81006-f036-4f82-a580-6961e1a57859"]}],"mendeley":{"formattedCitation":"(Subakti, 2019)","plainTextFormattedCitation":"(Subakti, 2019)","previouslyFormattedCitation":"(Subakti, 2019)"},"properties":{"noteIndex":0},"schema":"https://github.com/citation-style-language/schema/raw/master/csl-citation.json"}</w:instrText>
      </w:r>
      <w:r w:rsidRPr="00DC1B00">
        <w:rPr>
          <w:rFonts w:ascii="Times New Roman" w:hAnsi="Times New Roman" w:cs="Times New Roman"/>
          <w:sz w:val="24"/>
          <w:szCs w:val="24"/>
        </w:rPr>
        <w:fldChar w:fldCharType="separate"/>
      </w:r>
      <w:r w:rsidRPr="00DC1B00">
        <w:rPr>
          <w:rFonts w:ascii="Times New Roman" w:hAnsi="Times New Roman" w:cs="Times New Roman"/>
          <w:noProof/>
          <w:sz w:val="24"/>
          <w:szCs w:val="24"/>
        </w:rPr>
        <w:t>(Subakti, 2019)</w:t>
      </w:r>
      <w:r w:rsidRPr="00DC1B00">
        <w:rPr>
          <w:rFonts w:ascii="Times New Roman" w:hAnsi="Times New Roman" w:cs="Times New Roman"/>
          <w:sz w:val="24"/>
          <w:szCs w:val="24"/>
        </w:rPr>
        <w:fldChar w:fldCharType="end"/>
      </w:r>
      <w:r w:rsidRPr="00DC1B00">
        <w:rPr>
          <w:rFonts w:ascii="Times New Roman" w:hAnsi="Times New Roman" w:cs="Times New Roman"/>
          <w:sz w:val="24"/>
          <w:szCs w:val="24"/>
        </w:rPr>
        <w:t>.</w:t>
      </w:r>
    </w:p>
    <w:p w14:paraId="1DA3161C" w14:textId="0CE22BB4" w:rsidR="00CB6FE3" w:rsidRPr="00DC1B00" w:rsidRDefault="00CB6FE3">
      <w:pPr>
        <w:pStyle w:val="Heading2"/>
        <w:numPr>
          <w:ilvl w:val="1"/>
          <w:numId w:val="78"/>
        </w:numPr>
        <w:ind w:left="567" w:hanging="567"/>
      </w:pPr>
      <w:bookmarkStart w:id="17" w:name="_Toc219271155"/>
      <w:r w:rsidRPr="00DC1B00">
        <w:t>Kerangka Konseptual</w:t>
      </w:r>
      <w:bookmarkEnd w:id="17"/>
    </w:p>
    <w:p w14:paraId="4604A606" w14:textId="209F06B6"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Menulis merupakan suatu kegiatan untuk menyampaikan sesuatu kepada orang lain melalui tulisan. Aktivitas menulis melibatkan beberapa unsur, yaitu penulis sebagai sebagai penyampaian pesan, isi tulisan, saluran atau media dan pembaca. Menulis merupakan sebuah proses kreatif menuangkan gagasan dalam bentuk bahasa tulis dalam tujuan. Misalnya memberitahukan, meyakinkan, dan menghibur. Hasil dari proses kreatif ini biasa disebut dengan istilah karangan atau tulisan. Menurut Tarigan dalam Dalman, bahwa orang lain dapat membaca dan memahami bahasa dan gambar karena tulisan menurunkan atau menggambarkan simbol grafis yang menghasilkan bahasa yang dipahami oleh orang lain</w:t>
      </w:r>
      <w:r w:rsidRPr="00DC1B00">
        <w:rPr>
          <w:rFonts w:ascii="Times New Roman" w:hAnsi="Times New Roman" w:cs="Times New Roman"/>
          <w:sz w:val="24"/>
          <w:szCs w:val="24"/>
        </w:rPr>
        <w:fldChar w:fldCharType="begin" w:fldLock="1"/>
      </w:r>
      <w:r w:rsidR="00175A2B" w:rsidRPr="00F931A4">
        <w:rPr>
          <w:rFonts w:ascii="Times New Roman" w:hAnsi="Times New Roman" w:cs="Times New Roman"/>
          <w:sz w:val="24"/>
          <w:szCs w:val="24"/>
          <w:lang w:val="fi-FI"/>
        </w:rPr>
        <w:instrText>ADDIN CSL_CITATION {"citationItems":[{"id":"ITEM-1","itemData":{"author":[{"dropping-particle":"","family":"Dalman","given":"","non-dropping-particle":"","parse-names":false,"suffix":""}],"id":"ITEM-1","issued":{"date-parts":[["2018"]]},"publisher":"Raja Grafindo","publisher-place":"Depok","title":"Keterampilan Menulis","type":"book"},"uris":["http://www.mendeley.com/documents/?uuid=da9a5fad-5801-4255-b146-70a981590644"]}],"mendeley":{"formattedCitation":"(Dalman, 2018)","plainTextFormattedCitation":"(Dalman, 2018)","previouslyFormattedCitation":"(Dalman, 2018)"},"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Dalman, 2018)</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 xml:space="preserve">. Pengalaman menulis juga merupakan faktor penting yang dapat mempengaruhi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yang memiliki pengalaman menulis yang banyak akan memiliki pengetahuan dan keterampilan yang lebih baik dalam menulis cerpen.</w:t>
      </w:r>
    </w:p>
    <w:p w14:paraId="3B620D32" w14:textId="77777777"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DC1B00">
        <w:rPr>
          <w:rFonts w:ascii="Times New Roman" w:hAnsi="Times New Roman" w:cs="Times New Roman"/>
          <w:sz w:val="24"/>
          <w:szCs w:val="24"/>
        </w:rPr>
        <w:lastRenderedPageBreak/>
        <w:t xml:space="preserve">Dalam sastra dikenal dengan tiga macam bentuk, yaitu puisi, prosa, dan drama. Bentuk prosa terdiri dari beracam-macam jenis, salah satu prosa adalah cerpen. Sesuai dengan namanya cerpen adalah cerita pendek, tetapi panjang pendek ukuran fisiknya tidak jadi ukuran mutlak. </w:t>
      </w:r>
      <w:r w:rsidRPr="00F931A4">
        <w:rPr>
          <w:rFonts w:ascii="Times New Roman" w:hAnsi="Times New Roman" w:cs="Times New Roman"/>
          <w:sz w:val="24"/>
          <w:szCs w:val="24"/>
          <w:lang w:val="fi-FI"/>
        </w:rPr>
        <w:t xml:space="preserve">Tidak ditentukan cerpen harus sekian halaman atau sekian kata, walaupun cerpen mempunyai kecenderungan untuk berukuran pendek. Menurut Tarigan mengatakan bahwa, cerita pendek adalah penyajian suatu keadaan tersendiri atau suatu kelompok keadaan yang memberikan kesan yang tunggal pada jiwa pembaca. cerita pendek tidak boleh dipenuhi dengan hal-hal yang tidak perlu. Selanjutnya menurut Semi, cerita pendek adalah karakter yang dijabarkan lewat rentetan kejadian daripada kejadian-kejadian itu sendiri satu persatu. Apa yang terjadi di dalamnya lazim merupakan satu pengalaman atau penjelajahan </w:t>
      </w:r>
      <w:r w:rsidRPr="00DC1B00">
        <w:rPr>
          <w:rFonts w:ascii="Times New Roman" w:hAnsi="Times New Roman" w:cs="Times New Roman"/>
          <w:sz w:val="24"/>
          <w:szCs w:val="24"/>
        </w:rPr>
        <w:fldChar w:fldCharType="begin" w:fldLock="1"/>
      </w:r>
      <w:r w:rsidRPr="00F931A4">
        <w:rPr>
          <w:rFonts w:ascii="Times New Roman" w:hAnsi="Times New Roman" w:cs="Times New Roman"/>
          <w:sz w:val="24"/>
          <w:szCs w:val="24"/>
          <w:lang w:val="fi-FI"/>
        </w:rPr>
        <w:instrText>ADDIN CSL_CITATION {"citationItems":[{"id":"ITEM-1","itemData":{"DOI":"10.37755/jsbi.v17i1.257","ISSN":"2089-9467","abstract":"Penelitian ini bertujuan untuk mengetahui Hubungan penguasaan unsur intrinsik cerpen dengan kemampuan menulis cerpen siswa kelas XI SMK Swasta Maju Binjai Tahun Pelajaran 2019/2020. Populasi penelitian ini seluruh siswa kelas kelas XI SMK Swasta Maju Binjai yang berjumlah 86 orang dengan sampel 24. Metode penelitian yang digunakan adalah metode deskriptif korelasional. Alat pengumpulan data  pada penelitian ini berupa tes objektif pilihan berganda untuk unsur intrinsik cerpen dan untuk kemampuan menulis cerpen berupa tes uraian. Setelah dianalisis, diketahui bahwa nilai yang diperoleh siswa dalam tes penguasaan unsur intrinsik cerpen dalam katagori baik dengan nilai rata-rata siswa 81 sedangkan nilai kemampuan menulis cerpen siswa berada dalam katagori baik dengan nilai rata-rata siswa 71. Sedangkan hubungan (rxy) diperoleh sebesar 0,86 Setelah dikonsultasikan dengan r.tabel tingkat kepercayaan 95% diketahui r. hitung (0,86) &gt; r. tabel (0,279). Berdasarkan hasil penelitian maka hipotesis yang berbunyi “Ada hubungan penguasaan unsur intrinsik cerpen dengan kemampuan menulis cerpen siswa kelas XI SMK Swasta Maju Binjai Tahun Pelajaran 2019/2020”diterima.","author":[{"dropping-particle":"","family":"Ahmad","given":"Kharisma","non-dropping-particle":"","parse-names":false,"suffix":""},{"dropping-particle":"","family":"Br Ginting","given":"Sri Ulina","non-dropping-particle":"","parse-names":false,"suffix":""},{"dropping-particle":"","family":"Sidiqin","given":"M.Ali","non-dropping-particle":"","parse-names":false,"suffix":""}],"container-title":"Jurnal Serunai Bahasa Indonesia","id":"ITEM-1","issue":"1","issued":{"date-parts":[["2020"]]},"page":"7-19","title":"Hubungan Penguasaan Unsur Intrinsik Cerpen Dengan Kemampuan Menulis Cerpen Siswa Kelas Xi Smk Swasta Maju Binjai Tahun Pelajaran 2019/2020","type":"article-journal","volume":"17"},"uris":["http://www.mendeley.com/documents/?uuid=ca81b0fd-dbe0-4b2f-8645-21446ab929cf"]}],"mendeley":{"formattedCitation":"(Ahmad et al., 2020)","plainTextFormattedCitation":"(Ahmad et al., 2020)","previouslyFormattedCitation":"(Ahmad et al., 2020)"},"properties":{"noteIndex":0},"schema":"https://github.com/citation-style-language/schema/raw/master/csl-citation.json"}</w:instrText>
      </w:r>
      <w:r w:rsidRPr="00DC1B00">
        <w:rPr>
          <w:rFonts w:ascii="Times New Roman" w:hAnsi="Times New Roman" w:cs="Times New Roman"/>
          <w:sz w:val="24"/>
          <w:szCs w:val="24"/>
        </w:rPr>
        <w:fldChar w:fldCharType="separate"/>
      </w:r>
      <w:r w:rsidRPr="00F931A4">
        <w:rPr>
          <w:rFonts w:ascii="Times New Roman" w:hAnsi="Times New Roman" w:cs="Times New Roman"/>
          <w:noProof/>
          <w:sz w:val="24"/>
          <w:szCs w:val="24"/>
          <w:lang w:val="fi-FI"/>
        </w:rPr>
        <w:t>(Ahmad et al., 2020)</w:t>
      </w:r>
      <w:r w:rsidRPr="00DC1B00">
        <w:rPr>
          <w:rFonts w:ascii="Times New Roman" w:hAnsi="Times New Roman" w:cs="Times New Roman"/>
          <w:sz w:val="24"/>
          <w:szCs w:val="24"/>
        </w:rPr>
        <w:fldChar w:fldCharType="end"/>
      </w:r>
      <w:r w:rsidRPr="00F931A4">
        <w:rPr>
          <w:rFonts w:ascii="Times New Roman" w:hAnsi="Times New Roman" w:cs="Times New Roman"/>
          <w:sz w:val="24"/>
          <w:szCs w:val="24"/>
          <w:lang w:val="fi-FI"/>
        </w:rPr>
        <w:t>.</w:t>
      </w:r>
    </w:p>
    <w:p w14:paraId="3BA108E9" w14:textId="008BE167"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Antologi cerpen dapat memberikan pengalaman menulis yang berharga bagi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belajar dari karya-karya cerpen lain yang dimuat dalam antologi. Selain i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juga dapat mendapatkan umpan balik dari pembaca, yang dapat digunakan untuk meningkatkan kualitas tulisan mereka.</w:t>
      </w:r>
    </w:p>
    <w:p w14:paraId="2BDFB301" w14:textId="2FCF5C4C"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lastRenderedPageBreak/>
        <w:t xml:space="preserve">Ketika membaca karya-karya cerpen lai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dapat belajar mengenai berbagai aspek penulisan cerpen, seperti struktur, tema, gaya bahasa, dan lain sebagainya. Hal ini dapat memban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untuk mengembangkan keterampilan menulis cerpen mereka. Selain i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juga dapat mendapatkan umpan balik dari pembaca, yang dapat digunakan untuk meningkatkan kualitas tulisan mereka. Umpan balik dari pembaca dapat berupa kritik dan saran yang dapat membantu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untuk memperbaiki kesalahan-kesalahan dalam tulisan mereka.</w:t>
      </w:r>
    </w:p>
    <w:p w14:paraId="32C83777" w14:textId="4E540DDE" w:rsidR="00D25C65" w:rsidRPr="00F931A4" w:rsidRDefault="00D25C65" w:rsidP="00D25C65">
      <w:pPr>
        <w:spacing w:after="0" w:line="480" w:lineRule="auto"/>
        <w:ind w:firstLine="36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hingga dapat diduga, pengembangan antologi cerpen Siti Maulid Dina dapat menjadi salah satu media yang efektif untuk meningkatkan keterampilan menulis cerpen </w:t>
      </w:r>
      <w:r w:rsidR="00490DCA" w:rsidRPr="00F931A4">
        <w:rPr>
          <w:rFonts w:ascii="Times New Roman" w:hAnsi="Times New Roman" w:cs="Times New Roman"/>
          <w:sz w:val="24"/>
          <w:szCs w:val="24"/>
          <w:lang w:val="fi-FI"/>
        </w:rPr>
        <w:t>mahasiswa</w:t>
      </w:r>
      <w:r w:rsidRPr="00F931A4">
        <w:rPr>
          <w:rFonts w:ascii="Times New Roman" w:hAnsi="Times New Roman" w:cs="Times New Roman"/>
          <w:sz w:val="24"/>
          <w:szCs w:val="24"/>
          <w:lang w:val="fi-FI"/>
        </w:rPr>
        <w:t xml:space="preserve"> Pendidikan Bahasa Indonesia Universitas Islam Negeri Sumatera Utara Medan.</w:t>
      </w:r>
    </w:p>
    <w:p w14:paraId="2CD1BCFD" w14:textId="43C1E834" w:rsidR="00EB3205" w:rsidRPr="00DC1B00" w:rsidRDefault="00CB6FE3">
      <w:pPr>
        <w:pStyle w:val="Heading2"/>
        <w:numPr>
          <w:ilvl w:val="1"/>
          <w:numId w:val="78"/>
        </w:numPr>
        <w:ind w:left="567" w:hanging="567"/>
      </w:pPr>
      <w:bookmarkStart w:id="18" w:name="_Toc219271156"/>
      <w:r w:rsidRPr="00DC1B00">
        <w:t>Hipotesis</w:t>
      </w:r>
      <w:bookmarkEnd w:id="18"/>
    </w:p>
    <w:p w14:paraId="61CDF302" w14:textId="77777777" w:rsidR="00EB3205" w:rsidRPr="00F931A4" w:rsidRDefault="00D25C65" w:rsidP="002C78F2">
      <w:pPr>
        <w:spacing w:after="0" w:line="480" w:lineRule="auto"/>
        <w:ind w:firstLine="360"/>
        <w:jc w:val="both"/>
        <w:rPr>
          <w:rFonts w:ascii="Times New Roman" w:hAnsi="Times New Roman"/>
          <w:sz w:val="24"/>
          <w:szCs w:val="24"/>
          <w:lang w:val="fi-FI" w:eastAsia="id-ID"/>
        </w:rPr>
      </w:pPr>
      <w:r w:rsidRPr="00F931A4">
        <w:rPr>
          <w:rFonts w:ascii="Times New Roman" w:hAnsi="Times New Roman"/>
          <w:sz w:val="24"/>
          <w:szCs w:val="24"/>
          <w:lang w:val="fi-FI" w:eastAsia="id-ID"/>
        </w:rPr>
        <w:t>Berdasarkan kerangka konseptual di atas, maka hipotesis dalam penelitian ini adalah:</w:t>
      </w:r>
    </w:p>
    <w:p w14:paraId="26D5C1E6" w14:textId="77777777" w:rsidR="008456BC" w:rsidRPr="008456BC" w:rsidRDefault="008456BC">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Pertama:</w:t>
      </w:r>
    </w:p>
    <w:p w14:paraId="74105742" w14:textId="7C062C2D" w:rsidR="008456BC" w:rsidRDefault="008456BC" w:rsidP="00C108AE">
      <w:pPr>
        <w:pStyle w:val="ListParagraph"/>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C108AE">
        <w:rPr>
          <w:rFonts w:ascii="Times New Roman" w:hAnsi="Times New Roman" w:cs="Times New Roman"/>
          <w:sz w:val="24"/>
          <w:szCs w:val="24"/>
          <w:vertAlign w:val="subscript"/>
        </w:rPr>
        <w:t>a</w:t>
      </w:r>
      <w:r>
        <w:rPr>
          <w:rFonts w:ascii="Times New Roman" w:hAnsi="Times New Roman" w:cs="Times New Roman"/>
          <w:sz w:val="24"/>
          <w:szCs w:val="24"/>
        </w:rPr>
        <w:t xml:space="preserve">: </w:t>
      </w:r>
      <w:r w:rsidR="00C108AE">
        <w:rPr>
          <w:rFonts w:ascii="Times New Roman" w:hAnsi="Times New Roman" w:cs="Times New Roman"/>
          <w:sz w:val="24"/>
          <w:szCs w:val="24"/>
        </w:rPr>
        <w:t>M</w:t>
      </w:r>
      <w:r w:rsidRPr="00DC1B00">
        <w:rPr>
          <w:rFonts w:ascii="Times New Roman" w:hAnsi="Times New Roman" w:cs="Times New Roman"/>
          <w:sz w:val="24"/>
          <w:szCs w:val="24"/>
        </w:rPr>
        <w:t xml:space="preserve">edia ajar berbasis cerpen </w:t>
      </w:r>
      <w:r>
        <w:rPr>
          <w:rFonts w:ascii="Times New Roman" w:hAnsi="Times New Roman" w:cs="Times New Roman"/>
          <w:sz w:val="24"/>
          <w:szCs w:val="24"/>
        </w:rPr>
        <w:t>karya Siti Maulid Dina layak dikembangkan</w:t>
      </w:r>
      <w:r w:rsidRPr="00DC1B00">
        <w:rPr>
          <w:rFonts w:ascii="Times New Roman" w:hAnsi="Times New Roman" w:cs="Times New Roman"/>
          <w:sz w:val="24"/>
          <w:szCs w:val="24"/>
        </w:rPr>
        <w:t xml:space="preserve"> </w:t>
      </w:r>
    </w:p>
    <w:p w14:paraId="29D63995" w14:textId="77777777" w:rsidR="00C108AE"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8456BC" w:rsidRPr="00DC1B00">
        <w:rPr>
          <w:rFonts w:ascii="Times New Roman" w:hAnsi="Times New Roman" w:cs="Times New Roman"/>
          <w:sz w:val="24"/>
          <w:szCs w:val="24"/>
        </w:rPr>
        <w:t>bagi</w:t>
      </w:r>
      <w:proofErr w:type="gramEnd"/>
      <w:r w:rsidR="008456BC" w:rsidRPr="00DC1B00">
        <w:rPr>
          <w:rFonts w:ascii="Times New Roman" w:hAnsi="Times New Roman" w:cs="Times New Roman"/>
          <w:sz w:val="24"/>
          <w:szCs w:val="24"/>
        </w:rPr>
        <w:t xml:space="preserve"> mahasiswa semester VI Pendidikan Bahasa Indonesia</w:t>
      </w:r>
      <w:r w:rsidR="008456BC">
        <w:rPr>
          <w:rFonts w:ascii="Times New Roman" w:hAnsi="Times New Roman" w:cs="Times New Roman"/>
          <w:sz w:val="24"/>
          <w:szCs w:val="24"/>
        </w:rPr>
        <w:t xml:space="preserve"> UINSU </w:t>
      </w:r>
    </w:p>
    <w:p w14:paraId="4A5110A5" w14:textId="1BDC5D58" w:rsidR="008456BC"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8456BC">
        <w:rPr>
          <w:rFonts w:ascii="Times New Roman" w:hAnsi="Times New Roman" w:cs="Times New Roman"/>
          <w:sz w:val="24"/>
          <w:szCs w:val="24"/>
        </w:rPr>
        <w:t>Medan.</w:t>
      </w:r>
    </w:p>
    <w:p w14:paraId="334057E6" w14:textId="77777777" w:rsidR="00C108AE" w:rsidRDefault="00C108AE" w:rsidP="00C108AE">
      <w:pPr>
        <w:pStyle w:val="ListParagraph"/>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C108AE">
        <w:rPr>
          <w:rFonts w:ascii="Times New Roman" w:hAnsi="Times New Roman" w:cs="Times New Roman"/>
          <w:sz w:val="24"/>
          <w:szCs w:val="24"/>
          <w:vertAlign w:val="subscript"/>
        </w:rPr>
        <w:t>o</w:t>
      </w:r>
      <w:r>
        <w:rPr>
          <w:rFonts w:ascii="Times New Roman" w:hAnsi="Times New Roman" w:cs="Times New Roman"/>
          <w:sz w:val="24"/>
          <w:szCs w:val="24"/>
        </w:rPr>
        <w:t>: M</w:t>
      </w:r>
      <w:r w:rsidRPr="00DC1B00">
        <w:rPr>
          <w:rFonts w:ascii="Times New Roman" w:hAnsi="Times New Roman" w:cs="Times New Roman"/>
          <w:sz w:val="24"/>
          <w:szCs w:val="24"/>
        </w:rPr>
        <w:t xml:space="preserve">edia ajar berbasis cerpen </w:t>
      </w:r>
      <w:r>
        <w:rPr>
          <w:rFonts w:ascii="Times New Roman" w:hAnsi="Times New Roman" w:cs="Times New Roman"/>
          <w:sz w:val="24"/>
          <w:szCs w:val="24"/>
        </w:rPr>
        <w:t xml:space="preserve">karya Siti Maulid Dina tidak layak </w:t>
      </w:r>
    </w:p>
    <w:p w14:paraId="04A159FD" w14:textId="49413872" w:rsidR="00C108AE" w:rsidRDefault="00C108AE" w:rsidP="00C108AE">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ikembangkan</w:t>
      </w:r>
      <w:proofErr w:type="gramEnd"/>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6FF5BDC0" w14:textId="5C771A6A" w:rsidR="00C108AE" w:rsidRPr="00026BF8" w:rsidRDefault="00C108AE" w:rsidP="00026BF8">
      <w:pPr>
        <w:pStyle w:val="ListParagraph"/>
        <w:tabs>
          <w:tab w:val="left" w:pos="11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C108AE">
        <w:rPr>
          <w:rFonts w:ascii="Times New Roman" w:hAnsi="Times New Roman" w:cs="Times New Roman"/>
          <w:sz w:val="24"/>
          <w:szCs w:val="24"/>
        </w:rPr>
        <w:t>Indonesia UINSU Medan.</w:t>
      </w:r>
    </w:p>
    <w:p w14:paraId="58161C8D" w14:textId="5D111256" w:rsidR="00C108AE" w:rsidRPr="00C108AE"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dua:</w:t>
      </w:r>
    </w:p>
    <w:p w14:paraId="60B563E4" w14:textId="77777777" w:rsidR="00C108AE" w:rsidRDefault="00C108AE" w:rsidP="00C108AE">
      <w:pPr>
        <w:spacing w:after="0" w:line="480" w:lineRule="auto"/>
        <w:ind w:left="72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a</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praktis</w:t>
      </w:r>
      <w:r w:rsidRPr="00C108AE">
        <w:rPr>
          <w:rFonts w:ascii="Times New Roman" w:hAnsi="Times New Roman" w:cs="Times New Roman"/>
          <w:sz w:val="24"/>
          <w:szCs w:val="24"/>
        </w:rPr>
        <w:t xml:space="preserve"> </w:t>
      </w:r>
    </w:p>
    <w:p w14:paraId="452758A3" w14:textId="7FD4AFB2" w:rsidR="00C108AE" w:rsidRDefault="00C108AE" w:rsidP="00C108AE">
      <w:pPr>
        <w:spacing w:after="0" w:line="480" w:lineRule="auto"/>
        <w:ind w:left="720" w:firstLine="450"/>
        <w:jc w:val="both"/>
        <w:rPr>
          <w:rFonts w:ascii="Times New Roman" w:hAnsi="Times New Roman" w:cs="Times New Roman"/>
          <w:sz w:val="24"/>
          <w:szCs w:val="24"/>
        </w:rPr>
      </w:pPr>
      <w:proofErr w:type="gramStart"/>
      <w:r>
        <w:rPr>
          <w:rFonts w:ascii="Times New Roman" w:hAnsi="Times New Roman" w:cs="Times New Roman"/>
          <w:sz w:val="24"/>
          <w:szCs w:val="24"/>
        </w:rPr>
        <w:t>d</w:t>
      </w:r>
      <w:r w:rsidRPr="00C108AE">
        <w:rPr>
          <w:rFonts w:ascii="Times New Roman" w:hAnsi="Times New Roman" w:cs="Times New Roman"/>
          <w:sz w:val="24"/>
          <w:szCs w:val="24"/>
        </w:rPr>
        <w:t>ikembangkan</w:t>
      </w:r>
      <w:proofErr w:type="gramEnd"/>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1AB440E5" w14:textId="4E02B3FB" w:rsidR="00C108AE" w:rsidRPr="00C108AE" w:rsidRDefault="00C108AE" w:rsidP="00C108AE">
      <w:pPr>
        <w:spacing w:after="0" w:line="480" w:lineRule="auto"/>
        <w:ind w:left="720" w:firstLine="45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08338997" w14:textId="5D871F74" w:rsidR="00C108AE" w:rsidRDefault="00C108AE" w:rsidP="00C108AE">
      <w:pPr>
        <w:spacing w:after="0" w:line="480" w:lineRule="auto"/>
        <w:ind w:left="72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o</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praktis</w:t>
      </w:r>
      <w:r w:rsidRPr="00C108AE">
        <w:rPr>
          <w:rFonts w:ascii="Times New Roman" w:hAnsi="Times New Roman" w:cs="Times New Roman"/>
          <w:sz w:val="24"/>
          <w:szCs w:val="24"/>
        </w:rPr>
        <w:t xml:space="preserve"> </w:t>
      </w:r>
    </w:p>
    <w:p w14:paraId="3C32136A" w14:textId="77777777" w:rsidR="00C108AE" w:rsidRDefault="00C108AE" w:rsidP="00C108AE">
      <w:pPr>
        <w:spacing w:after="0" w:line="480" w:lineRule="auto"/>
        <w:ind w:left="720" w:firstLine="450"/>
        <w:jc w:val="both"/>
        <w:rPr>
          <w:rFonts w:ascii="Times New Roman" w:hAnsi="Times New Roman" w:cs="Times New Roman"/>
          <w:sz w:val="24"/>
          <w:szCs w:val="24"/>
        </w:rPr>
      </w:pPr>
      <w:proofErr w:type="gramStart"/>
      <w:r>
        <w:rPr>
          <w:rFonts w:ascii="Times New Roman" w:hAnsi="Times New Roman" w:cs="Times New Roman"/>
          <w:sz w:val="24"/>
          <w:szCs w:val="24"/>
        </w:rPr>
        <w:t>d</w:t>
      </w:r>
      <w:r w:rsidRPr="00C108AE">
        <w:rPr>
          <w:rFonts w:ascii="Times New Roman" w:hAnsi="Times New Roman" w:cs="Times New Roman"/>
          <w:sz w:val="24"/>
          <w:szCs w:val="24"/>
        </w:rPr>
        <w:t>ikembangkan</w:t>
      </w:r>
      <w:proofErr w:type="gramEnd"/>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72F9626D" w14:textId="681F8DC4"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167A0AC1" w14:textId="7D8451B5" w:rsidR="00C108AE" w:rsidRPr="00C108AE"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tiga:</w:t>
      </w:r>
    </w:p>
    <w:p w14:paraId="688063F5" w14:textId="77777777" w:rsidR="00C108AE" w:rsidRDefault="00C108AE" w:rsidP="00C108AE">
      <w:pPr>
        <w:spacing w:after="0" w:line="480" w:lineRule="auto"/>
        <w:ind w:left="81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a</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efektif</w:t>
      </w:r>
      <w:r w:rsidRPr="00C108AE">
        <w:rPr>
          <w:rFonts w:ascii="Times New Roman" w:hAnsi="Times New Roman" w:cs="Times New Roman"/>
          <w:sz w:val="24"/>
          <w:szCs w:val="24"/>
        </w:rPr>
        <w:t xml:space="preserve"> </w:t>
      </w:r>
    </w:p>
    <w:p w14:paraId="642FFBCD" w14:textId="77777777" w:rsidR="00C108AE" w:rsidRDefault="00C108AE" w:rsidP="00C108AE">
      <w:pPr>
        <w:spacing w:after="0" w:line="480" w:lineRule="auto"/>
        <w:ind w:left="810" w:firstLine="360"/>
        <w:jc w:val="both"/>
        <w:rPr>
          <w:rFonts w:ascii="Times New Roman" w:hAnsi="Times New Roman" w:cs="Times New Roman"/>
          <w:sz w:val="24"/>
          <w:szCs w:val="24"/>
        </w:rPr>
      </w:pPr>
      <w:proofErr w:type="gramStart"/>
      <w:r>
        <w:rPr>
          <w:rFonts w:ascii="Times New Roman" w:hAnsi="Times New Roman" w:cs="Times New Roman"/>
          <w:sz w:val="24"/>
          <w:szCs w:val="24"/>
        </w:rPr>
        <w:t>d</w:t>
      </w:r>
      <w:r w:rsidRPr="00C108AE">
        <w:rPr>
          <w:rFonts w:ascii="Times New Roman" w:hAnsi="Times New Roman" w:cs="Times New Roman"/>
          <w:sz w:val="24"/>
          <w:szCs w:val="24"/>
        </w:rPr>
        <w:t>ikembangkan</w:t>
      </w:r>
      <w:proofErr w:type="gramEnd"/>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2BAF7519" w14:textId="4D268523"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33BE2C0C" w14:textId="77777777" w:rsidR="00C108AE" w:rsidRDefault="00C108AE" w:rsidP="00C108AE">
      <w:pPr>
        <w:spacing w:after="0" w:line="480" w:lineRule="auto"/>
        <w:ind w:left="810"/>
        <w:jc w:val="both"/>
        <w:rPr>
          <w:rFonts w:ascii="Times New Roman" w:hAnsi="Times New Roman" w:cs="Times New Roman"/>
          <w:sz w:val="24"/>
          <w:szCs w:val="24"/>
        </w:rPr>
      </w:pPr>
      <w:r w:rsidRPr="00C108AE">
        <w:rPr>
          <w:rFonts w:ascii="Times New Roman" w:hAnsi="Times New Roman" w:cs="Times New Roman"/>
          <w:sz w:val="24"/>
          <w:szCs w:val="24"/>
        </w:rPr>
        <w:t>H</w:t>
      </w:r>
      <w:r w:rsidRPr="00C108AE">
        <w:rPr>
          <w:rFonts w:ascii="Times New Roman" w:hAnsi="Times New Roman" w:cs="Times New Roman"/>
          <w:sz w:val="24"/>
          <w:szCs w:val="24"/>
          <w:vertAlign w:val="subscript"/>
        </w:rPr>
        <w:t>o</w:t>
      </w:r>
      <w:r w:rsidRPr="00C108AE">
        <w:rPr>
          <w:rFonts w:ascii="Times New Roman" w:hAnsi="Times New Roman" w:cs="Times New Roman"/>
          <w:sz w:val="24"/>
          <w:szCs w:val="24"/>
        </w:rPr>
        <w:t xml:space="preserve">: Media ajar berbasis cerpen karya Siti Maulid Dina </w:t>
      </w:r>
      <w:r>
        <w:rPr>
          <w:rFonts w:ascii="Times New Roman" w:hAnsi="Times New Roman" w:cs="Times New Roman"/>
          <w:sz w:val="24"/>
          <w:szCs w:val="24"/>
        </w:rPr>
        <w:t>tidak efektif</w:t>
      </w:r>
      <w:r w:rsidRPr="00C108AE">
        <w:rPr>
          <w:rFonts w:ascii="Times New Roman" w:hAnsi="Times New Roman" w:cs="Times New Roman"/>
          <w:sz w:val="24"/>
          <w:szCs w:val="24"/>
        </w:rPr>
        <w:t xml:space="preserve"> </w:t>
      </w:r>
    </w:p>
    <w:p w14:paraId="21AC9F6E" w14:textId="77777777" w:rsidR="00C108AE" w:rsidRDefault="00C108AE" w:rsidP="00C108AE">
      <w:pPr>
        <w:spacing w:after="0" w:line="480" w:lineRule="auto"/>
        <w:ind w:left="810" w:firstLine="3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w:t>
      </w:r>
      <w:r w:rsidRPr="00C108AE">
        <w:rPr>
          <w:rFonts w:ascii="Times New Roman" w:hAnsi="Times New Roman" w:cs="Times New Roman"/>
          <w:sz w:val="24"/>
          <w:szCs w:val="24"/>
        </w:rPr>
        <w:t>ikembangkan</w:t>
      </w:r>
      <w:proofErr w:type="gramEnd"/>
      <w:r>
        <w:rPr>
          <w:rFonts w:ascii="Times New Roman" w:hAnsi="Times New Roman" w:cs="Times New Roman"/>
          <w:sz w:val="24"/>
          <w:szCs w:val="24"/>
        </w:rPr>
        <w:t xml:space="preserve"> </w:t>
      </w:r>
      <w:r w:rsidRPr="00C108AE">
        <w:rPr>
          <w:rFonts w:ascii="Times New Roman" w:hAnsi="Times New Roman" w:cs="Times New Roman"/>
          <w:sz w:val="24"/>
          <w:szCs w:val="24"/>
        </w:rPr>
        <w:t xml:space="preserve">bagi mahasiswa semester VI Pendidikan Bahasa </w:t>
      </w:r>
    </w:p>
    <w:p w14:paraId="583F77D3" w14:textId="77A5F0B9" w:rsidR="00C108AE" w:rsidRPr="00C108AE" w:rsidRDefault="00C108AE" w:rsidP="00C108AE">
      <w:pPr>
        <w:spacing w:after="0" w:line="480" w:lineRule="auto"/>
        <w:ind w:left="810" w:firstLine="360"/>
        <w:jc w:val="both"/>
        <w:rPr>
          <w:rFonts w:ascii="Times New Roman" w:hAnsi="Times New Roman" w:cs="Times New Roman"/>
          <w:sz w:val="24"/>
          <w:szCs w:val="24"/>
        </w:rPr>
      </w:pPr>
      <w:r w:rsidRPr="00C108AE">
        <w:rPr>
          <w:rFonts w:ascii="Times New Roman" w:hAnsi="Times New Roman" w:cs="Times New Roman"/>
          <w:sz w:val="24"/>
          <w:szCs w:val="24"/>
        </w:rPr>
        <w:t>Indonesia UINSU Medan.</w:t>
      </w:r>
    </w:p>
    <w:p w14:paraId="583A1929" w14:textId="77777777" w:rsidR="00026BF8" w:rsidRPr="00026BF8" w:rsidRDefault="00C108AE">
      <w:pPr>
        <w:pStyle w:val="ListParagraph"/>
        <w:numPr>
          <w:ilvl w:val="0"/>
          <w:numId w:val="26"/>
        </w:numPr>
        <w:tabs>
          <w:tab w:val="left" w:pos="36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Hipotesis Keempat :</w:t>
      </w:r>
    </w:p>
    <w:p w14:paraId="111020CA" w14:textId="77777777" w:rsidR="00026BF8" w:rsidRPr="00F931A4" w:rsidRDefault="00026BF8" w:rsidP="00026BF8">
      <w:pPr>
        <w:pStyle w:val="ListParagraph"/>
        <w:tabs>
          <w:tab w:val="left" w:pos="360"/>
        </w:tabs>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H</w:t>
      </w:r>
      <w:r w:rsidRPr="00F931A4">
        <w:rPr>
          <w:rFonts w:ascii="Times New Roman" w:hAnsi="Times New Roman" w:cs="Times New Roman"/>
          <w:sz w:val="24"/>
          <w:szCs w:val="24"/>
          <w:vertAlign w:val="subscript"/>
          <w:lang w:val="fi-FI"/>
        </w:rPr>
        <w:t>a</w:t>
      </w:r>
      <w:r w:rsidRPr="00F931A4">
        <w:rPr>
          <w:rFonts w:ascii="Times New Roman" w:hAnsi="Times New Roman" w:cs="Times New Roman"/>
          <w:sz w:val="24"/>
          <w:szCs w:val="24"/>
          <w:lang w:val="fi-FI"/>
        </w:rPr>
        <w:t xml:space="preserve">: Terdapat  peningkatan kemahiran mencipta menulis cerpen mahasiswa </w:t>
      </w:r>
    </w:p>
    <w:p w14:paraId="06F07A13" w14:textId="481E688C" w:rsidR="00026BF8" w:rsidRPr="00F931A4" w:rsidRDefault="00026BF8" w:rsidP="00026BF8">
      <w:pPr>
        <w:pStyle w:val="ListParagraph"/>
        <w:tabs>
          <w:tab w:val="left" w:pos="360"/>
        </w:tabs>
        <w:spacing w:after="0" w:line="480" w:lineRule="auto"/>
        <w:ind w:left="630" w:firstLine="54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semester VI Pendidikan Bahasa Indonesia UINSU Medan setelah </w:t>
      </w:r>
    </w:p>
    <w:p w14:paraId="7FB2900B" w14:textId="77777777" w:rsidR="00026BF8" w:rsidRPr="00F931A4" w:rsidRDefault="00026BF8" w:rsidP="00026BF8">
      <w:pPr>
        <w:pStyle w:val="ListParagraph"/>
        <w:tabs>
          <w:tab w:val="left" w:pos="360"/>
        </w:tabs>
        <w:spacing w:after="0" w:line="480" w:lineRule="auto"/>
        <w:ind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adanya media ajar media ajar berbasis cerpen karya Siti Maulid Dina.</w:t>
      </w:r>
    </w:p>
    <w:p w14:paraId="16166BC8" w14:textId="77777777" w:rsidR="00026BF8" w:rsidRPr="00F931A4" w:rsidRDefault="00026BF8" w:rsidP="00026BF8">
      <w:pPr>
        <w:pStyle w:val="ListParagraph"/>
        <w:tabs>
          <w:tab w:val="left" w:pos="360"/>
        </w:tabs>
        <w:spacing w:after="0" w:line="480" w:lineRule="auto"/>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H</w:t>
      </w:r>
      <w:r w:rsidRPr="00F931A4">
        <w:rPr>
          <w:rFonts w:ascii="Times New Roman" w:hAnsi="Times New Roman" w:cs="Times New Roman"/>
          <w:sz w:val="24"/>
          <w:szCs w:val="24"/>
          <w:vertAlign w:val="subscript"/>
          <w:lang w:val="fi-FI"/>
        </w:rPr>
        <w:t>o</w:t>
      </w:r>
      <w:r w:rsidRPr="00F931A4">
        <w:rPr>
          <w:rFonts w:ascii="Times New Roman" w:hAnsi="Times New Roman" w:cs="Times New Roman"/>
          <w:sz w:val="24"/>
          <w:szCs w:val="24"/>
          <w:lang w:val="fi-FI"/>
        </w:rPr>
        <w:t xml:space="preserve">: Tidak terdapat  peningkatan kemahiran mencipta menulis cerpen </w:t>
      </w:r>
    </w:p>
    <w:p w14:paraId="65A8987C" w14:textId="77777777" w:rsidR="00026BF8" w:rsidRPr="00F931A4" w:rsidRDefault="00026BF8" w:rsidP="00026BF8">
      <w:pPr>
        <w:pStyle w:val="ListParagraph"/>
        <w:tabs>
          <w:tab w:val="left" w:pos="360"/>
        </w:tabs>
        <w:spacing w:after="0" w:line="480" w:lineRule="auto"/>
        <w:ind w:firstLine="450"/>
        <w:jc w:val="both"/>
        <w:rPr>
          <w:rFonts w:ascii="Times New Roman" w:hAnsi="Times New Roman" w:cs="Times New Roman"/>
          <w:sz w:val="24"/>
          <w:szCs w:val="24"/>
          <w:lang w:val="fi-FI"/>
        </w:rPr>
      </w:pPr>
      <w:r w:rsidRPr="00F931A4">
        <w:rPr>
          <w:rFonts w:ascii="Times New Roman" w:hAnsi="Times New Roman" w:cs="Times New Roman"/>
          <w:sz w:val="24"/>
          <w:szCs w:val="24"/>
          <w:lang w:val="fi-FI"/>
        </w:rPr>
        <w:t xml:space="preserve">mahasiswa semester VI Pendidikan Bahasa Indonesia UINSU Medan </w:t>
      </w:r>
    </w:p>
    <w:p w14:paraId="42515F9A" w14:textId="7BAFF881" w:rsidR="001E269C" w:rsidRPr="00AC673A" w:rsidRDefault="00026BF8" w:rsidP="00B72876">
      <w:pPr>
        <w:pStyle w:val="ListParagraph"/>
        <w:tabs>
          <w:tab w:val="left" w:pos="360"/>
        </w:tabs>
        <w:spacing w:after="0" w:line="480" w:lineRule="auto"/>
        <w:ind w:firstLine="450"/>
        <w:jc w:val="both"/>
        <w:rPr>
          <w:rFonts w:ascii="Times New Roman" w:hAnsi="Times New Roman" w:cs="Times New Roman"/>
          <w:b/>
          <w:bCs/>
          <w:sz w:val="24"/>
          <w:szCs w:val="24"/>
          <w:lang w:val="fi-FI"/>
        </w:rPr>
      </w:pPr>
      <w:r w:rsidRPr="00F931A4">
        <w:rPr>
          <w:rFonts w:ascii="Times New Roman" w:hAnsi="Times New Roman" w:cs="Times New Roman"/>
          <w:sz w:val="24"/>
          <w:szCs w:val="24"/>
          <w:lang w:val="fi-FI"/>
        </w:rPr>
        <w:t>setelah adanya media ajar media ajar berbasis cerpen karya Siti Maulid</w:t>
      </w:r>
      <w:r w:rsidR="00B72876">
        <w:rPr>
          <w:rFonts w:ascii="Times New Roman" w:hAnsi="Times New Roman" w:cs="Times New Roman"/>
          <w:sz w:val="24"/>
          <w:szCs w:val="24"/>
          <w:lang w:val="fi-FI"/>
        </w:rPr>
        <w:t xml:space="preserve"> </w:t>
      </w:r>
      <w:r w:rsidRPr="00026BF8">
        <w:rPr>
          <w:rFonts w:ascii="Times New Roman" w:hAnsi="Times New Roman" w:cs="Times New Roman"/>
          <w:sz w:val="24"/>
          <w:szCs w:val="24"/>
        </w:rPr>
        <w:t>Dina</w:t>
      </w:r>
      <w:r>
        <w:rPr>
          <w:rFonts w:ascii="Times New Roman" w:hAnsi="Times New Roman" w:cs="Times New Roman"/>
          <w:sz w:val="24"/>
          <w:szCs w:val="24"/>
        </w:rPr>
        <w:t>.</w:t>
      </w:r>
    </w:p>
    <w:sectPr w:rsidR="001E269C" w:rsidRPr="00AC673A" w:rsidSect="00B72876">
      <w:headerReference w:type="default" r:id="rId8"/>
      <w:footerReference w:type="default" r:id="rId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DBBFD5" w14:textId="77777777" w:rsidR="004B44C4" w:rsidRDefault="004B44C4" w:rsidP="001A46F4">
      <w:pPr>
        <w:spacing w:after="0" w:line="240" w:lineRule="auto"/>
      </w:pPr>
      <w:r>
        <w:separator/>
      </w:r>
    </w:p>
  </w:endnote>
  <w:endnote w:type="continuationSeparator" w:id="0">
    <w:p w14:paraId="364CAB95" w14:textId="77777777" w:rsidR="004B44C4" w:rsidRDefault="004B44C4" w:rsidP="001A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5546" w14:textId="77777777" w:rsidR="007449DC" w:rsidRPr="00421300" w:rsidRDefault="007449DC">
    <w:pPr>
      <w:pStyle w:val="Footer"/>
      <w:jc w:val="right"/>
      <w:rPr>
        <w:sz w:val="28"/>
        <w:szCs w:val="28"/>
      </w:rPr>
    </w:pPr>
  </w:p>
  <w:p w14:paraId="666B3D36" w14:textId="77777777" w:rsidR="007449DC" w:rsidRDefault="00744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EBCDB" w14:textId="77777777" w:rsidR="004B44C4" w:rsidRDefault="004B44C4" w:rsidP="001A46F4">
      <w:pPr>
        <w:spacing w:after="0" w:line="240" w:lineRule="auto"/>
      </w:pPr>
      <w:r>
        <w:separator/>
      </w:r>
    </w:p>
  </w:footnote>
  <w:footnote w:type="continuationSeparator" w:id="0">
    <w:p w14:paraId="53409798" w14:textId="77777777" w:rsidR="004B44C4" w:rsidRDefault="004B44C4" w:rsidP="001A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C63C7" w14:textId="77777777" w:rsidR="007449DC" w:rsidRDefault="00D376D7">
    <w:pPr>
      <w:pStyle w:val="Header"/>
    </w:pPr>
    <w:r>
      <w:rPr>
        <w:noProof/>
      </w:rPr>
      <w:pict w14:anchorId="2A7B4D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1203215" o:spid="_x0000_s2094" type="#_x0000_t75" style="position:absolute;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C3F"/>
    <w:multiLevelType w:val="multilevel"/>
    <w:tmpl w:val="4DEA9778"/>
    <w:lvl w:ilvl="0">
      <w:start w:val="3"/>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nsid w:val="001E34AE"/>
    <w:multiLevelType w:val="hybridMultilevel"/>
    <w:tmpl w:val="920E8794"/>
    <w:lvl w:ilvl="0" w:tplc="0409000F">
      <w:start w:val="1"/>
      <w:numFmt w:val="decimal"/>
      <w:lvlText w:val="%1."/>
      <w:lvlJc w:val="left"/>
      <w:pPr>
        <w:ind w:left="720" w:hanging="360"/>
      </w:pPr>
    </w:lvl>
    <w:lvl w:ilvl="1" w:tplc="C15C8004">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A76FEA"/>
    <w:multiLevelType w:val="multilevel"/>
    <w:tmpl w:val="BD82ABA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A95FFC"/>
    <w:multiLevelType w:val="hybridMultilevel"/>
    <w:tmpl w:val="5F9C6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7740A"/>
    <w:multiLevelType w:val="hybridMultilevel"/>
    <w:tmpl w:val="E0966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F02B34"/>
    <w:multiLevelType w:val="hybridMultilevel"/>
    <w:tmpl w:val="52E449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D34A6"/>
    <w:multiLevelType w:val="hybridMultilevel"/>
    <w:tmpl w:val="BF6E50D6"/>
    <w:lvl w:ilvl="0" w:tplc="83FE491E">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2DF3B75"/>
    <w:multiLevelType w:val="multilevel"/>
    <w:tmpl w:val="4FBC4D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4646C21"/>
    <w:multiLevelType w:val="hybridMultilevel"/>
    <w:tmpl w:val="F880F8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814201"/>
    <w:multiLevelType w:val="multilevel"/>
    <w:tmpl w:val="A1BE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4F642B4"/>
    <w:multiLevelType w:val="hybridMultilevel"/>
    <w:tmpl w:val="AD647CC8"/>
    <w:lvl w:ilvl="0" w:tplc="79F2AF18">
      <w:start w:val="1"/>
      <w:numFmt w:val="lowerLetter"/>
      <w:lvlText w:val="%1."/>
      <w:lvlJc w:val="left"/>
      <w:pPr>
        <w:ind w:left="1069" w:hanging="360"/>
      </w:pPr>
      <w:rPr>
        <w:rFonts w:cs="Times New Roman"/>
      </w:rPr>
    </w:lvl>
    <w:lvl w:ilvl="1" w:tplc="C722EDDE">
      <w:start w:val="1"/>
      <w:numFmt w:val="lowerLetter"/>
      <w:lvlText w:val="%2."/>
      <w:lvlJc w:val="left"/>
      <w:pPr>
        <w:ind w:left="1789" w:hanging="360"/>
      </w:pPr>
      <w:rPr>
        <w:rFonts w:cs="Times New Roman" w:hint="default"/>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11">
    <w:nsid w:val="15A46137"/>
    <w:multiLevelType w:val="hybridMultilevel"/>
    <w:tmpl w:val="A860E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70902"/>
    <w:multiLevelType w:val="hybridMultilevel"/>
    <w:tmpl w:val="99223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966801"/>
    <w:multiLevelType w:val="hybridMultilevel"/>
    <w:tmpl w:val="851ABB2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F2399"/>
    <w:multiLevelType w:val="hybridMultilevel"/>
    <w:tmpl w:val="D4C6439E"/>
    <w:lvl w:ilvl="0" w:tplc="AE08EF48">
      <w:start w:val="1"/>
      <w:numFmt w:val="decimal"/>
      <w:lvlText w:val="%1."/>
      <w:lvlJc w:val="left"/>
      <w:pPr>
        <w:ind w:left="1080" w:hanging="360"/>
      </w:pPr>
      <w:rPr>
        <w:rFonts w:cs="Times New Roman" w:hint="default"/>
      </w:rPr>
    </w:lvl>
    <w:lvl w:ilvl="1" w:tplc="0D54C8AE">
      <w:start w:val="1"/>
      <w:numFmt w:val="lowerLetter"/>
      <w:lvlText w:val="%2."/>
      <w:lvlJc w:val="left"/>
      <w:pPr>
        <w:ind w:left="1800" w:hanging="360"/>
      </w:pPr>
      <w:rPr>
        <w:rFonts w:cs="Times New Roman"/>
        <w:b w:val="0"/>
      </w:rPr>
    </w:lvl>
    <w:lvl w:ilvl="2" w:tplc="8410E6FC">
      <w:start w:val="1"/>
      <w:numFmt w:val="decimal"/>
      <w:lvlText w:val="%3)"/>
      <w:lvlJc w:val="left"/>
      <w:pPr>
        <w:ind w:left="2700" w:hanging="360"/>
      </w:pPr>
      <w:rPr>
        <w:rFonts w:cs="Times New Roman" w:hint="default"/>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1A72380C"/>
    <w:multiLevelType w:val="hybridMultilevel"/>
    <w:tmpl w:val="D7DA508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AD16AF9"/>
    <w:multiLevelType w:val="hybridMultilevel"/>
    <w:tmpl w:val="CFEC247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D132B32"/>
    <w:multiLevelType w:val="hybridMultilevel"/>
    <w:tmpl w:val="A39C29A8"/>
    <w:lvl w:ilvl="0" w:tplc="0409000F">
      <w:start w:val="1"/>
      <w:numFmt w:val="decimal"/>
      <w:lvlText w:val="%1."/>
      <w:lvlJc w:val="left"/>
      <w:pPr>
        <w:ind w:left="720" w:hanging="360"/>
      </w:pPr>
    </w:lvl>
    <w:lvl w:ilvl="1" w:tplc="73669948">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4A38E0"/>
    <w:multiLevelType w:val="hybridMultilevel"/>
    <w:tmpl w:val="9782EF1E"/>
    <w:lvl w:ilvl="0" w:tplc="04090011">
      <w:start w:val="1"/>
      <w:numFmt w:val="decimal"/>
      <w:lvlText w:val="%1)"/>
      <w:lvlJc w:val="left"/>
      <w:pPr>
        <w:ind w:left="720" w:hanging="360"/>
      </w:pPr>
    </w:lvl>
    <w:lvl w:ilvl="1" w:tplc="8482FF1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EF8679B4">
      <w:start w:val="1"/>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8F193C"/>
    <w:multiLevelType w:val="hybridMultilevel"/>
    <w:tmpl w:val="77E8A02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nsid w:val="1F5A696F"/>
    <w:multiLevelType w:val="hybridMultilevel"/>
    <w:tmpl w:val="35880EDA"/>
    <w:lvl w:ilvl="0" w:tplc="04090011">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nsid w:val="202C01FD"/>
    <w:multiLevelType w:val="hybridMultilevel"/>
    <w:tmpl w:val="9684AF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13639BA"/>
    <w:multiLevelType w:val="hybridMultilevel"/>
    <w:tmpl w:val="527272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6F1C60"/>
    <w:multiLevelType w:val="hybridMultilevel"/>
    <w:tmpl w:val="A7F6F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A77A01"/>
    <w:multiLevelType w:val="hybridMultilevel"/>
    <w:tmpl w:val="BEFC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15693C"/>
    <w:multiLevelType w:val="multilevel"/>
    <w:tmpl w:val="931E81CE"/>
    <w:lvl w:ilvl="0">
      <w:start w:val="1"/>
      <w:numFmt w:val="decimal"/>
      <w:lvlText w:val="%1."/>
      <w:lvlJc w:val="left"/>
      <w:pPr>
        <w:ind w:left="1287" w:hanging="360"/>
      </w:pPr>
      <w:rPr>
        <w:rFonts w:cs="Times New Roman" w:hint="default"/>
        <w:i w:val="0"/>
      </w:rPr>
    </w:lvl>
    <w:lvl w:ilvl="1">
      <w:start w:val="1"/>
      <w:numFmt w:val="decimal"/>
      <w:isLgl/>
      <w:lvlText w:val="%1.%2."/>
      <w:lvlJc w:val="left"/>
      <w:pPr>
        <w:ind w:left="1903" w:hanging="540"/>
      </w:pPr>
      <w:rPr>
        <w:rFonts w:hint="default"/>
      </w:rPr>
    </w:lvl>
    <w:lvl w:ilvl="2">
      <w:start w:val="1"/>
      <w:numFmt w:val="decimal"/>
      <w:isLgl/>
      <w:lvlText w:val="%1.%2.%3."/>
      <w:lvlJc w:val="left"/>
      <w:pPr>
        <w:ind w:left="2519" w:hanging="720"/>
      </w:pPr>
      <w:rPr>
        <w:rFonts w:hint="default"/>
      </w:rPr>
    </w:lvl>
    <w:lvl w:ilvl="3">
      <w:start w:val="1"/>
      <w:numFmt w:val="decimal"/>
      <w:isLgl/>
      <w:lvlText w:val="%1.%2.%3.%4."/>
      <w:lvlJc w:val="left"/>
      <w:pPr>
        <w:ind w:left="2955" w:hanging="720"/>
      </w:pPr>
      <w:rPr>
        <w:rFonts w:hint="default"/>
      </w:rPr>
    </w:lvl>
    <w:lvl w:ilvl="4">
      <w:start w:val="1"/>
      <w:numFmt w:val="decimal"/>
      <w:isLgl/>
      <w:lvlText w:val="%1.%2.%3.%4.%5."/>
      <w:lvlJc w:val="left"/>
      <w:pPr>
        <w:ind w:left="3751" w:hanging="1080"/>
      </w:pPr>
      <w:rPr>
        <w:rFonts w:hint="default"/>
      </w:rPr>
    </w:lvl>
    <w:lvl w:ilvl="5">
      <w:start w:val="1"/>
      <w:numFmt w:val="decimal"/>
      <w:isLgl/>
      <w:lvlText w:val="%1.%2.%3.%4.%5.%6."/>
      <w:lvlJc w:val="left"/>
      <w:pPr>
        <w:ind w:left="4187" w:hanging="1080"/>
      </w:pPr>
      <w:rPr>
        <w:rFonts w:hint="default"/>
      </w:rPr>
    </w:lvl>
    <w:lvl w:ilvl="6">
      <w:start w:val="1"/>
      <w:numFmt w:val="decimal"/>
      <w:isLgl/>
      <w:lvlText w:val="%1.%2.%3.%4.%5.%6.%7."/>
      <w:lvlJc w:val="left"/>
      <w:pPr>
        <w:ind w:left="4983" w:hanging="1440"/>
      </w:pPr>
      <w:rPr>
        <w:rFonts w:hint="default"/>
      </w:rPr>
    </w:lvl>
    <w:lvl w:ilvl="7">
      <w:start w:val="1"/>
      <w:numFmt w:val="decimal"/>
      <w:isLgl/>
      <w:lvlText w:val="%1.%2.%3.%4.%5.%6.%7.%8."/>
      <w:lvlJc w:val="left"/>
      <w:pPr>
        <w:ind w:left="5419" w:hanging="1440"/>
      </w:pPr>
      <w:rPr>
        <w:rFonts w:hint="default"/>
      </w:rPr>
    </w:lvl>
    <w:lvl w:ilvl="8">
      <w:start w:val="1"/>
      <w:numFmt w:val="decimal"/>
      <w:isLgl/>
      <w:lvlText w:val="%1.%2.%3.%4.%5.%6.%7.%8.%9."/>
      <w:lvlJc w:val="left"/>
      <w:pPr>
        <w:ind w:left="6215" w:hanging="1800"/>
      </w:pPr>
      <w:rPr>
        <w:rFonts w:hint="default"/>
      </w:rPr>
    </w:lvl>
  </w:abstractNum>
  <w:abstractNum w:abstractNumId="26">
    <w:nsid w:val="24923D11"/>
    <w:multiLevelType w:val="multilevel"/>
    <w:tmpl w:val="AE0A5D66"/>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24BA367F"/>
    <w:multiLevelType w:val="hybridMultilevel"/>
    <w:tmpl w:val="BBC04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5C79BD"/>
    <w:multiLevelType w:val="hybridMultilevel"/>
    <w:tmpl w:val="2208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7B0486F"/>
    <w:multiLevelType w:val="hybridMultilevel"/>
    <w:tmpl w:val="16D8E4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4F1BAA"/>
    <w:multiLevelType w:val="hybridMultilevel"/>
    <w:tmpl w:val="6538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116FEC"/>
    <w:multiLevelType w:val="multilevel"/>
    <w:tmpl w:val="761C71F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lowerLetter"/>
      <w:lvlText w:val="%4."/>
      <w:lvlJc w:val="left"/>
      <w:pPr>
        <w:ind w:left="2520" w:hanging="360"/>
      </w:pPr>
      <w:rPr>
        <w:rFonts w:hint="default"/>
      </w:rPr>
    </w:lvl>
    <w:lvl w:ilvl="4">
      <w:start w:val="3"/>
      <w:numFmt w:val="decimal"/>
      <w:lvlText w:val="%5.)"/>
      <w:lvlJc w:val="left"/>
      <w:pPr>
        <w:ind w:left="3240" w:hanging="360"/>
      </w:pPr>
      <w:rPr>
        <w:rFonts w:hint="default"/>
      </w:rPr>
    </w:lvl>
    <w:lvl w:ilvl="5">
      <w:start w:val="1"/>
      <w:numFmt w:val="upperLetter"/>
      <w:lvlText w:val="%6."/>
      <w:lvlJc w:val="left"/>
      <w:pPr>
        <w:ind w:left="4140" w:hanging="360"/>
      </w:pPr>
      <w:rPr>
        <w:rFonts w:hint="default"/>
      </w:r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2CCC4913"/>
    <w:multiLevelType w:val="hybridMultilevel"/>
    <w:tmpl w:val="117282A4"/>
    <w:lvl w:ilvl="0" w:tplc="76A637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17465D9"/>
    <w:multiLevelType w:val="multilevel"/>
    <w:tmpl w:val="EAB010A2"/>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b/>
        <w:bCs/>
      </w:rPr>
    </w:lvl>
    <w:lvl w:ilvl="5">
      <w:start w:val="1"/>
      <w:numFmt w:val="upperLetter"/>
      <w:lvlText w:val="%6."/>
      <w:lvlJc w:val="left"/>
      <w:pPr>
        <w:ind w:left="414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tentative="1">
      <w:start w:val="1"/>
      <w:numFmt w:val="lowerRoman"/>
      <w:lvlText w:val="%9."/>
      <w:lvlJc w:val="right"/>
      <w:pPr>
        <w:ind w:left="6120" w:hanging="180"/>
      </w:pPr>
    </w:lvl>
  </w:abstractNum>
  <w:abstractNum w:abstractNumId="34">
    <w:nsid w:val="33847C2A"/>
    <w:multiLevelType w:val="hybridMultilevel"/>
    <w:tmpl w:val="3EF82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2957E9"/>
    <w:multiLevelType w:val="hybridMultilevel"/>
    <w:tmpl w:val="C486BA8C"/>
    <w:lvl w:ilvl="0" w:tplc="6464BFCA">
      <w:start w:val="1"/>
      <w:numFmt w:val="decimal"/>
      <w:lvlText w:val="%1."/>
      <w:lvlJc w:val="left"/>
      <w:pPr>
        <w:ind w:left="786" w:hanging="360"/>
      </w:pPr>
      <w:rPr>
        <w:rFonts w:ascii="Times New Roman" w:eastAsia="Arial" w:hAnsi="Times New Roman" w:cs="Times New Roman" w:hint="default"/>
        <w:spacing w:val="0"/>
        <w:w w:val="100"/>
        <w:sz w:val="24"/>
        <w:szCs w:val="24"/>
        <w:lang w:val="id" w:eastAsia="en-US" w:bidi="ar-SA"/>
      </w:rPr>
    </w:lvl>
    <w:lvl w:ilvl="1" w:tplc="35880C02">
      <w:start w:val="1"/>
      <w:numFmt w:val="upperLetter"/>
      <w:lvlText w:val="%2."/>
      <w:lvlJc w:val="left"/>
      <w:pPr>
        <w:ind w:left="1668" w:hanging="360"/>
      </w:pPr>
      <w:rPr>
        <w:rFonts w:ascii="Times New Roman" w:eastAsia="Arial" w:hAnsi="Times New Roman" w:cs="Times New Roman" w:hint="default"/>
        <w:w w:val="100"/>
        <w:sz w:val="24"/>
        <w:szCs w:val="24"/>
        <w:lang w:val="id" w:eastAsia="en-US" w:bidi="ar-SA"/>
      </w:rPr>
    </w:lvl>
    <w:lvl w:ilvl="2" w:tplc="EF4609AC">
      <w:numFmt w:val="bullet"/>
      <w:lvlText w:val="•"/>
      <w:lvlJc w:val="left"/>
      <w:pPr>
        <w:ind w:left="2465" w:hanging="360"/>
      </w:pPr>
      <w:rPr>
        <w:rFonts w:hint="default"/>
        <w:lang w:val="id" w:eastAsia="en-US" w:bidi="ar-SA"/>
      </w:rPr>
    </w:lvl>
    <w:lvl w:ilvl="3" w:tplc="7EA020FC">
      <w:numFmt w:val="bullet"/>
      <w:lvlText w:val="•"/>
      <w:lvlJc w:val="left"/>
      <w:pPr>
        <w:ind w:left="3270" w:hanging="360"/>
      </w:pPr>
      <w:rPr>
        <w:rFonts w:hint="default"/>
        <w:lang w:val="id" w:eastAsia="en-US" w:bidi="ar-SA"/>
      </w:rPr>
    </w:lvl>
    <w:lvl w:ilvl="4" w:tplc="BC22EE0C">
      <w:numFmt w:val="bullet"/>
      <w:lvlText w:val="•"/>
      <w:lvlJc w:val="left"/>
      <w:pPr>
        <w:ind w:left="4075" w:hanging="360"/>
      </w:pPr>
      <w:rPr>
        <w:rFonts w:hint="default"/>
        <w:lang w:val="id" w:eastAsia="en-US" w:bidi="ar-SA"/>
      </w:rPr>
    </w:lvl>
    <w:lvl w:ilvl="5" w:tplc="C07E3548">
      <w:numFmt w:val="bullet"/>
      <w:lvlText w:val="•"/>
      <w:lvlJc w:val="left"/>
      <w:pPr>
        <w:ind w:left="4880" w:hanging="360"/>
      </w:pPr>
      <w:rPr>
        <w:rFonts w:hint="default"/>
        <w:lang w:val="id" w:eastAsia="en-US" w:bidi="ar-SA"/>
      </w:rPr>
    </w:lvl>
    <w:lvl w:ilvl="6" w:tplc="5AF614D6">
      <w:numFmt w:val="bullet"/>
      <w:lvlText w:val="•"/>
      <w:lvlJc w:val="left"/>
      <w:pPr>
        <w:ind w:left="5685" w:hanging="360"/>
      </w:pPr>
      <w:rPr>
        <w:rFonts w:hint="default"/>
        <w:lang w:val="id" w:eastAsia="en-US" w:bidi="ar-SA"/>
      </w:rPr>
    </w:lvl>
    <w:lvl w:ilvl="7" w:tplc="D304E00E">
      <w:numFmt w:val="bullet"/>
      <w:lvlText w:val="•"/>
      <w:lvlJc w:val="left"/>
      <w:pPr>
        <w:ind w:left="6490" w:hanging="360"/>
      </w:pPr>
      <w:rPr>
        <w:rFonts w:hint="default"/>
        <w:lang w:val="id" w:eastAsia="en-US" w:bidi="ar-SA"/>
      </w:rPr>
    </w:lvl>
    <w:lvl w:ilvl="8" w:tplc="390E5DFE">
      <w:numFmt w:val="bullet"/>
      <w:lvlText w:val="•"/>
      <w:lvlJc w:val="left"/>
      <w:pPr>
        <w:ind w:left="7296" w:hanging="360"/>
      </w:pPr>
      <w:rPr>
        <w:rFonts w:hint="default"/>
        <w:lang w:val="id" w:eastAsia="en-US" w:bidi="ar-SA"/>
      </w:rPr>
    </w:lvl>
  </w:abstractNum>
  <w:abstractNum w:abstractNumId="36">
    <w:nsid w:val="34596AFA"/>
    <w:multiLevelType w:val="hybridMultilevel"/>
    <w:tmpl w:val="7228E9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80271BF"/>
    <w:multiLevelType w:val="hybridMultilevel"/>
    <w:tmpl w:val="EF0C4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1C530C"/>
    <w:multiLevelType w:val="hybridMultilevel"/>
    <w:tmpl w:val="7CF406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849041A"/>
    <w:multiLevelType w:val="hybridMultilevel"/>
    <w:tmpl w:val="1220D6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DDB4357"/>
    <w:multiLevelType w:val="hybridMultilevel"/>
    <w:tmpl w:val="48BE2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F485EA7"/>
    <w:multiLevelType w:val="hybridMultilevel"/>
    <w:tmpl w:val="F9B896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55080D"/>
    <w:multiLevelType w:val="multilevel"/>
    <w:tmpl w:val="490CCB74"/>
    <w:lvl w:ilvl="0">
      <w:start w:val="1"/>
      <w:numFmt w:val="lowerLetter"/>
      <w:lvlText w:val="%1."/>
      <w:lvlJc w:val="left"/>
      <w:pPr>
        <w:ind w:left="927" w:hanging="360"/>
      </w:pPr>
      <w:rPr>
        <w:rFonts w:ascii="Times New Roman" w:eastAsiaTheme="minorHAnsi" w:hAnsi="Times New Roman" w:cstheme="minorBidi"/>
      </w:rPr>
    </w:lvl>
    <w:lvl w:ilvl="1">
      <w:start w:val="8"/>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367" w:hanging="1800"/>
      </w:pPr>
      <w:rPr>
        <w:rFonts w:cs="Times New Roman" w:hint="default"/>
      </w:rPr>
    </w:lvl>
  </w:abstractNum>
  <w:abstractNum w:abstractNumId="43">
    <w:nsid w:val="426F4EA2"/>
    <w:multiLevelType w:val="hybridMultilevel"/>
    <w:tmpl w:val="CE6C9470"/>
    <w:lvl w:ilvl="0" w:tplc="AF26C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358576D"/>
    <w:multiLevelType w:val="hybridMultilevel"/>
    <w:tmpl w:val="3F68D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F62361"/>
    <w:multiLevelType w:val="hybridMultilevel"/>
    <w:tmpl w:val="CE1E0728"/>
    <w:lvl w:ilvl="0" w:tplc="E7985746">
      <w:start w:val="1"/>
      <w:numFmt w:val="lowerLetter"/>
      <w:lvlText w:val="%1."/>
      <w:lvlJc w:val="left"/>
      <w:pPr>
        <w:ind w:left="647" w:hanging="428"/>
      </w:pPr>
      <w:rPr>
        <w:rFonts w:ascii="Times New Roman" w:eastAsia="Times New Roman" w:hAnsi="Times New Roman" w:cs="Times New Roman" w:hint="default"/>
        <w:spacing w:val="-1"/>
        <w:w w:val="99"/>
        <w:sz w:val="24"/>
        <w:szCs w:val="24"/>
        <w:lang w:val="id" w:eastAsia="en-US" w:bidi="ar-SA"/>
      </w:rPr>
    </w:lvl>
    <w:lvl w:ilvl="1" w:tplc="76DEAEB0">
      <w:numFmt w:val="bullet"/>
      <w:lvlText w:val="•"/>
      <w:lvlJc w:val="left"/>
      <w:pPr>
        <w:ind w:left="1546" w:hanging="428"/>
      </w:pPr>
      <w:rPr>
        <w:rFonts w:hint="default"/>
        <w:lang w:val="id" w:eastAsia="en-US" w:bidi="ar-SA"/>
      </w:rPr>
    </w:lvl>
    <w:lvl w:ilvl="2" w:tplc="0E76119C">
      <w:numFmt w:val="bullet"/>
      <w:lvlText w:val="•"/>
      <w:lvlJc w:val="left"/>
      <w:pPr>
        <w:ind w:left="2452" w:hanging="428"/>
      </w:pPr>
      <w:rPr>
        <w:rFonts w:hint="default"/>
        <w:lang w:val="id" w:eastAsia="en-US" w:bidi="ar-SA"/>
      </w:rPr>
    </w:lvl>
    <w:lvl w:ilvl="3" w:tplc="0BFC3FEA">
      <w:numFmt w:val="bullet"/>
      <w:lvlText w:val="•"/>
      <w:lvlJc w:val="left"/>
      <w:pPr>
        <w:ind w:left="3358" w:hanging="428"/>
      </w:pPr>
      <w:rPr>
        <w:rFonts w:hint="default"/>
        <w:lang w:val="id" w:eastAsia="en-US" w:bidi="ar-SA"/>
      </w:rPr>
    </w:lvl>
    <w:lvl w:ilvl="4" w:tplc="5AD28F66">
      <w:numFmt w:val="bullet"/>
      <w:lvlText w:val="•"/>
      <w:lvlJc w:val="left"/>
      <w:pPr>
        <w:ind w:left="4264" w:hanging="428"/>
      </w:pPr>
      <w:rPr>
        <w:rFonts w:hint="default"/>
        <w:lang w:val="id" w:eastAsia="en-US" w:bidi="ar-SA"/>
      </w:rPr>
    </w:lvl>
    <w:lvl w:ilvl="5" w:tplc="A9BC349E">
      <w:numFmt w:val="bullet"/>
      <w:lvlText w:val="•"/>
      <w:lvlJc w:val="left"/>
      <w:pPr>
        <w:ind w:left="5170" w:hanging="428"/>
      </w:pPr>
      <w:rPr>
        <w:rFonts w:hint="default"/>
        <w:lang w:val="id" w:eastAsia="en-US" w:bidi="ar-SA"/>
      </w:rPr>
    </w:lvl>
    <w:lvl w:ilvl="6" w:tplc="0E7ACC2A">
      <w:numFmt w:val="bullet"/>
      <w:lvlText w:val="•"/>
      <w:lvlJc w:val="left"/>
      <w:pPr>
        <w:ind w:left="6076" w:hanging="428"/>
      </w:pPr>
      <w:rPr>
        <w:rFonts w:hint="default"/>
        <w:lang w:val="id" w:eastAsia="en-US" w:bidi="ar-SA"/>
      </w:rPr>
    </w:lvl>
    <w:lvl w:ilvl="7" w:tplc="E592D8E2">
      <w:numFmt w:val="bullet"/>
      <w:lvlText w:val="•"/>
      <w:lvlJc w:val="left"/>
      <w:pPr>
        <w:ind w:left="6982" w:hanging="428"/>
      </w:pPr>
      <w:rPr>
        <w:rFonts w:hint="default"/>
        <w:lang w:val="id" w:eastAsia="en-US" w:bidi="ar-SA"/>
      </w:rPr>
    </w:lvl>
    <w:lvl w:ilvl="8" w:tplc="D78A4E22">
      <w:numFmt w:val="bullet"/>
      <w:lvlText w:val="•"/>
      <w:lvlJc w:val="left"/>
      <w:pPr>
        <w:ind w:left="7888" w:hanging="428"/>
      </w:pPr>
      <w:rPr>
        <w:rFonts w:hint="default"/>
        <w:lang w:val="id" w:eastAsia="en-US" w:bidi="ar-SA"/>
      </w:rPr>
    </w:lvl>
  </w:abstractNum>
  <w:abstractNum w:abstractNumId="46">
    <w:nsid w:val="489A6F27"/>
    <w:multiLevelType w:val="multilevel"/>
    <w:tmpl w:val="B330EDF2"/>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92" w:hanging="720"/>
      </w:pPr>
      <w:rPr>
        <w:rFonts w:hint="default"/>
      </w:rPr>
    </w:lvl>
    <w:lvl w:ilvl="3">
      <w:start w:val="1"/>
      <w:numFmt w:val="decimal"/>
      <w:isLgl/>
      <w:lvlText w:val="%1.%2.%3.%4"/>
      <w:lvlJc w:val="left"/>
      <w:pPr>
        <w:ind w:left="1744" w:hanging="720"/>
      </w:pPr>
      <w:rPr>
        <w:rFonts w:hint="default"/>
      </w:rPr>
    </w:lvl>
    <w:lvl w:ilvl="4">
      <w:start w:val="1"/>
      <w:numFmt w:val="decimal"/>
      <w:isLgl/>
      <w:lvlText w:val="%1.%2.%3.%4.%5"/>
      <w:lvlJc w:val="left"/>
      <w:pPr>
        <w:ind w:left="2256" w:hanging="1080"/>
      </w:pPr>
      <w:rPr>
        <w:rFonts w:hint="default"/>
      </w:rPr>
    </w:lvl>
    <w:lvl w:ilvl="5">
      <w:start w:val="1"/>
      <w:numFmt w:val="decimal"/>
      <w:isLgl/>
      <w:lvlText w:val="%1.%2.%3.%4.%5.%6"/>
      <w:lvlJc w:val="left"/>
      <w:pPr>
        <w:ind w:left="2408" w:hanging="1080"/>
      </w:pPr>
      <w:rPr>
        <w:rFonts w:hint="default"/>
      </w:rPr>
    </w:lvl>
    <w:lvl w:ilvl="6">
      <w:start w:val="1"/>
      <w:numFmt w:val="decimal"/>
      <w:isLgl/>
      <w:lvlText w:val="%1.%2.%3.%4.%5.%6.%7"/>
      <w:lvlJc w:val="left"/>
      <w:pPr>
        <w:ind w:left="2920" w:hanging="1440"/>
      </w:pPr>
      <w:rPr>
        <w:rFonts w:hint="default"/>
      </w:rPr>
    </w:lvl>
    <w:lvl w:ilvl="7">
      <w:start w:val="1"/>
      <w:numFmt w:val="decimal"/>
      <w:isLgl/>
      <w:lvlText w:val="%1.%2.%3.%4.%5.%6.%7.%8"/>
      <w:lvlJc w:val="left"/>
      <w:pPr>
        <w:ind w:left="3072" w:hanging="1440"/>
      </w:pPr>
      <w:rPr>
        <w:rFonts w:hint="default"/>
      </w:rPr>
    </w:lvl>
    <w:lvl w:ilvl="8">
      <w:start w:val="1"/>
      <w:numFmt w:val="decimal"/>
      <w:isLgl/>
      <w:lvlText w:val="%1.%2.%3.%4.%5.%6.%7.%8.%9"/>
      <w:lvlJc w:val="left"/>
      <w:pPr>
        <w:ind w:left="3584" w:hanging="1800"/>
      </w:pPr>
      <w:rPr>
        <w:rFonts w:hint="default"/>
      </w:rPr>
    </w:lvl>
  </w:abstractNum>
  <w:abstractNum w:abstractNumId="47">
    <w:nsid w:val="494406B3"/>
    <w:multiLevelType w:val="hybridMultilevel"/>
    <w:tmpl w:val="020E3AFE"/>
    <w:lvl w:ilvl="0" w:tplc="B38EC206">
      <w:start w:val="1"/>
      <w:numFmt w:val="lowerLetter"/>
      <w:lvlText w:val="%1."/>
      <w:lvlJc w:val="left"/>
      <w:pPr>
        <w:ind w:left="1211" w:hanging="360"/>
      </w:pPr>
      <w:rPr>
        <w:rFonts w:cs="Times New Roman"/>
      </w:rPr>
    </w:lvl>
    <w:lvl w:ilvl="1" w:tplc="04210019">
      <w:start w:val="1"/>
      <w:numFmt w:val="lowerLetter"/>
      <w:lvlText w:val="%2."/>
      <w:lvlJc w:val="left"/>
      <w:pPr>
        <w:ind w:left="1931" w:hanging="360"/>
      </w:pPr>
      <w:rPr>
        <w:rFonts w:cs="Times New Roman"/>
      </w:rPr>
    </w:lvl>
    <w:lvl w:ilvl="2" w:tplc="0421001B">
      <w:start w:val="1"/>
      <w:numFmt w:val="lowerRoman"/>
      <w:lvlText w:val="%3."/>
      <w:lvlJc w:val="right"/>
      <w:pPr>
        <w:ind w:left="2651" w:hanging="180"/>
      </w:pPr>
      <w:rPr>
        <w:rFonts w:cs="Times New Roman"/>
      </w:rPr>
    </w:lvl>
    <w:lvl w:ilvl="3" w:tplc="0421000F">
      <w:start w:val="1"/>
      <w:numFmt w:val="decimal"/>
      <w:lvlText w:val="%4."/>
      <w:lvlJc w:val="left"/>
      <w:pPr>
        <w:ind w:left="3371" w:hanging="360"/>
      </w:pPr>
      <w:rPr>
        <w:rFonts w:cs="Times New Roman"/>
      </w:rPr>
    </w:lvl>
    <w:lvl w:ilvl="4" w:tplc="04210019">
      <w:start w:val="1"/>
      <w:numFmt w:val="lowerLetter"/>
      <w:lvlText w:val="%5."/>
      <w:lvlJc w:val="left"/>
      <w:pPr>
        <w:ind w:left="4091" w:hanging="360"/>
      </w:pPr>
      <w:rPr>
        <w:rFonts w:cs="Times New Roman"/>
      </w:rPr>
    </w:lvl>
    <w:lvl w:ilvl="5" w:tplc="0421001B">
      <w:start w:val="1"/>
      <w:numFmt w:val="lowerRoman"/>
      <w:lvlText w:val="%6."/>
      <w:lvlJc w:val="right"/>
      <w:pPr>
        <w:ind w:left="4811" w:hanging="180"/>
      </w:pPr>
      <w:rPr>
        <w:rFonts w:cs="Times New Roman"/>
      </w:rPr>
    </w:lvl>
    <w:lvl w:ilvl="6" w:tplc="0421000F">
      <w:start w:val="1"/>
      <w:numFmt w:val="decimal"/>
      <w:lvlText w:val="%7."/>
      <w:lvlJc w:val="left"/>
      <w:pPr>
        <w:ind w:left="5531" w:hanging="360"/>
      </w:pPr>
      <w:rPr>
        <w:rFonts w:cs="Times New Roman"/>
      </w:rPr>
    </w:lvl>
    <w:lvl w:ilvl="7" w:tplc="04210019">
      <w:start w:val="1"/>
      <w:numFmt w:val="lowerLetter"/>
      <w:lvlText w:val="%8."/>
      <w:lvlJc w:val="left"/>
      <w:pPr>
        <w:ind w:left="6251" w:hanging="360"/>
      </w:pPr>
      <w:rPr>
        <w:rFonts w:cs="Times New Roman"/>
      </w:rPr>
    </w:lvl>
    <w:lvl w:ilvl="8" w:tplc="0421001B">
      <w:start w:val="1"/>
      <w:numFmt w:val="lowerRoman"/>
      <w:lvlText w:val="%9."/>
      <w:lvlJc w:val="right"/>
      <w:pPr>
        <w:ind w:left="6971" w:hanging="180"/>
      </w:pPr>
      <w:rPr>
        <w:rFonts w:cs="Times New Roman"/>
      </w:rPr>
    </w:lvl>
  </w:abstractNum>
  <w:abstractNum w:abstractNumId="48">
    <w:nsid w:val="4F8850EC"/>
    <w:multiLevelType w:val="hybridMultilevel"/>
    <w:tmpl w:val="898414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FAC3183"/>
    <w:multiLevelType w:val="hybridMultilevel"/>
    <w:tmpl w:val="07661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F3D63"/>
    <w:multiLevelType w:val="hybridMultilevel"/>
    <w:tmpl w:val="8DF2F0E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02E3A3F"/>
    <w:multiLevelType w:val="hybridMultilevel"/>
    <w:tmpl w:val="E3141E7C"/>
    <w:lvl w:ilvl="0" w:tplc="0409000F">
      <w:start w:val="1"/>
      <w:numFmt w:val="decimal"/>
      <w:lvlText w:val="%1."/>
      <w:lvlJc w:val="left"/>
      <w:pPr>
        <w:ind w:left="720" w:hanging="360"/>
      </w:pPr>
    </w:lvl>
    <w:lvl w:ilvl="1" w:tplc="0E8A3A8A">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DC7E48D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147D2D"/>
    <w:multiLevelType w:val="hybridMultilevel"/>
    <w:tmpl w:val="355A37F0"/>
    <w:lvl w:ilvl="0" w:tplc="9F8E8A68">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3">
    <w:nsid w:val="536055C5"/>
    <w:multiLevelType w:val="hybridMultilevel"/>
    <w:tmpl w:val="F3A0F086"/>
    <w:lvl w:ilvl="0" w:tplc="8DFEE0F0">
      <w:start w:val="65"/>
      <w:numFmt w:val="decimal"/>
      <w:lvlText w:val="%1"/>
      <w:lvlJc w:val="left"/>
      <w:pPr>
        <w:ind w:left="1920" w:hanging="360"/>
      </w:pPr>
      <w:rPr>
        <w:rFonts w:cs="Times New Roman" w:hint="default"/>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54">
    <w:nsid w:val="54A4514C"/>
    <w:multiLevelType w:val="hybridMultilevel"/>
    <w:tmpl w:val="E438C3E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DFAA3F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5D63645"/>
    <w:multiLevelType w:val="hybridMultilevel"/>
    <w:tmpl w:val="EDEC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BB20013"/>
    <w:multiLevelType w:val="hybridMultilevel"/>
    <w:tmpl w:val="D2E2D58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nsid w:val="5BED5694"/>
    <w:multiLevelType w:val="multilevel"/>
    <w:tmpl w:val="2CD2F680"/>
    <w:lvl w:ilvl="0">
      <w:start w:val="2"/>
      <w:numFmt w:val="decimal"/>
      <w:lvlText w:val="%1"/>
      <w:lvlJc w:val="left"/>
      <w:pPr>
        <w:ind w:left="660" w:hanging="660"/>
      </w:pPr>
      <w:rPr>
        <w:rFonts w:hint="default"/>
      </w:rPr>
    </w:lvl>
    <w:lvl w:ilvl="1">
      <w:start w:val="1"/>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b/>
        <w:bCs/>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8">
    <w:nsid w:val="5D816037"/>
    <w:multiLevelType w:val="hybridMultilevel"/>
    <w:tmpl w:val="40AEADA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5E3158E7"/>
    <w:multiLevelType w:val="hybridMultilevel"/>
    <w:tmpl w:val="47248FA0"/>
    <w:lvl w:ilvl="0" w:tplc="0409000F">
      <w:start w:val="1"/>
      <w:numFmt w:val="decimal"/>
      <w:lvlText w:val="%1."/>
      <w:lvlJc w:val="left"/>
      <w:pPr>
        <w:ind w:left="720" w:hanging="360"/>
      </w:pPr>
    </w:lvl>
    <w:lvl w:ilvl="1" w:tplc="96C2FEDC">
      <w:start w:val="1"/>
      <w:numFmt w:val="lowerLetter"/>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F905190"/>
    <w:multiLevelType w:val="hybridMultilevel"/>
    <w:tmpl w:val="228C9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01957BA"/>
    <w:multiLevelType w:val="hybridMultilevel"/>
    <w:tmpl w:val="9FAE7DB2"/>
    <w:lvl w:ilvl="0" w:tplc="04090019">
      <w:start w:val="1"/>
      <w:numFmt w:val="lowerLetter"/>
      <w:lvlText w:val="%1."/>
      <w:lvlJc w:val="left"/>
      <w:pPr>
        <w:ind w:left="1582" w:hanging="360"/>
      </w:pPr>
    </w:lvl>
    <w:lvl w:ilvl="1" w:tplc="04090019">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62">
    <w:nsid w:val="612C2ABF"/>
    <w:multiLevelType w:val="hybridMultilevel"/>
    <w:tmpl w:val="29AE58E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24E14CC"/>
    <w:multiLevelType w:val="multilevel"/>
    <w:tmpl w:val="F196C6C4"/>
    <w:lvl w:ilvl="0">
      <w:start w:val="1"/>
      <w:numFmt w:val="decimal"/>
      <w:lvlText w:val="%1."/>
      <w:lvlJc w:val="left"/>
      <w:pPr>
        <w:ind w:left="1211" w:hanging="360"/>
      </w:pPr>
      <w:rPr>
        <w:rFonts w:cs="Times New Roman"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4">
    <w:nsid w:val="62D671CE"/>
    <w:multiLevelType w:val="hybridMultilevel"/>
    <w:tmpl w:val="D1D22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3366287"/>
    <w:multiLevelType w:val="hybridMultilevel"/>
    <w:tmpl w:val="6136EA36"/>
    <w:lvl w:ilvl="0" w:tplc="8084EB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68963D5"/>
    <w:multiLevelType w:val="hybridMultilevel"/>
    <w:tmpl w:val="B718A46C"/>
    <w:lvl w:ilvl="0" w:tplc="04090011">
      <w:start w:val="1"/>
      <w:numFmt w:val="decimal"/>
      <w:lvlText w:val="%1)"/>
      <w:lvlJc w:val="left"/>
      <w:pPr>
        <w:ind w:left="720" w:hanging="360"/>
      </w:pPr>
    </w:lvl>
    <w:lvl w:ilvl="1" w:tplc="2DD24F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B240F1C"/>
    <w:multiLevelType w:val="hybridMultilevel"/>
    <w:tmpl w:val="5BF43AEE"/>
    <w:lvl w:ilvl="0" w:tplc="579446AA">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CD87683"/>
    <w:multiLevelType w:val="hybridMultilevel"/>
    <w:tmpl w:val="C0424D42"/>
    <w:lvl w:ilvl="0" w:tplc="108AFC7A">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0316239"/>
    <w:multiLevelType w:val="hybridMultilevel"/>
    <w:tmpl w:val="8DB4D28C"/>
    <w:lvl w:ilvl="0" w:tplc="1ADA7CE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0">
    <w:nsid w:val="777941DB"/>
    <w:multiLevelType w:val="hybridMultilevel"/>
    <w:tmpl w:val="06FA23D6"/>
    <w:lvl w:ilvl="0" w:tplc="7E0C16B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1B78A9"/>
    <w:multiLevelType w:val="hybridMultilevel"/>
    <w:tmpl w:val="83EA1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7E3DDD"/>
    <w:multiLevelType w:val="multilevel"/>
    <w:tmpl w:val="CB68D36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97D0271"/>
    <w:multiLevelType w:val="hybridMultilevel"/>
    <w:tmpl w:val="6D6AD77C"/>
    <w:lvl w:ilvl="0" w:tplc="01E6578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74">
    <w:nsid w:val="799B0DD3"/>
    <w:multiLevelType w:val="hybridMultilevel"/>
    <w:tmpl w:val="209A06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B46769B"/>
    <w:multiLevelType w:val="hybridMultilevel"/>
    <w:tmpl w:val="F658264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DA471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CC138B6"/>
    <w:multiLevelType w:val="hybridMultilevel"/>
    <w:tmpl w:val="A6D0FF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DC661C8"/>
    <w:multiLevelType w:val="hybridMultilevel"/>
    <w:tmpl w:val="40149D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88269C4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58"/>
  </w:num>
  <w:num w:numId="4">
    <w:abstractNumId w:val="46"/>
  </w:num>
  <w:num w:numId="5">
    <w:abstractNumId w:val="45"/>
    <w:lvlOverride w:ilvl="0">
      <w:startOverride w:val="1"/>
    </w:lvlOverride>
    <w:lvlOverride w:ilvl="1"/>
    <w:lvlOverride w:ilvl="2"/>
    <w:lvlOverride w:ilvl="3"/>
    <w:lvlOverride w:ilvl="4"/>
    <w:lvlOverride w:ilvl="5"/>
    <w:lvlOverride w:ilvl="6"/>
    <w:lvlOverride w:ilvl="7"/>
    <w:lvlOverride w:ilvl="8"/>
  </w:num>
  <w:num w:numId="6">
    <w:abstractNumId w:val="52"/>
  </w:num>
  <w:num w:numId="7">
    <w:abstractNumId w:val="14"/>
  </w:num>
  <w:num w:numId="8">
    <w:abstractNumId w:val="10"/>
  </w:num>
  <w:num w:numId="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num>
  <w:num w:numId="11">
    <w:abstractNumId w:val="42"/>
  </w:num>
  <w:num w:numId="12">
    <w:abstractNumId w:val="25"/>
  </w:num>
  <w:num w:numId="13">
    <w:abstractNumId w:val="6"/>
  </w:num>
  <w:num w:numId="14">
    <w:abstractNumId w:val="16"/>
  </w:num>
  <w:num w:numId="15">
    <w:abstractNumId w:val="53"/>
  </w:num>
  <w:num w:numId="16">
    <w:abstractNumId w:val="68"/>
  </w:num>
  <w:num w:numId="17">
    <w:abstractNumId w:val="2"/>
  </w:num>
  <w:num w:numId="18">
    <w:abstractNumId w:val="12"/>
  </w:num>
  <w:num w:numId="19">
    <w:abstractNumId w:val="36"/>
  </w:num>
  <w:num w:numId="20">
    <w:abstractNumId w:val="19"/>
  </w:num>
  <w:num w:numId="21">
    <w:abstractNumId w:val="35"/>
  </w:num>
  <w:num w:numId="22">
    <w:abstractNumId w:val="32"/>
  </w:num>
  <w:num w:numId="23">
    <w:abstractNumId w:val="69"/>
  </w:num>
  <w:num w:numId="24">
    <w:abstractNumId w:val="26"/>
  </w:num>
  <w:num w:numId="25">
    <w:abstractNumId w:val="43"/>
  </w:num>
  <w:num w:numId="26">
    <w:abstractNumId w:val="70"/>
  </w:num>
  <w:num w:numId="27">
    <w:abstractNumId w:val="71"/>
  </w:num>
  <w:num w:numId="28">
    <w:abstractNumId w:val="4"/>
  </w:num>
  <w:num w:numId="29">
    <w:abstractNumId w:val="40"/>
  </w:num>
  <w:num w:numId="30">
    <w:abstractNumId w:val="76"/>
  </w:num>
  <w:num w:numId="31">
    <w:abstractNumId w:val="20"/>
  </w:num>
  <w:num w:numId="32">
    <w:abstractNumId w:val="66"/>
  </w:num>
  <w:num w:numId="33">
    <w:abstractNumId w:val="74"/>
  </w:num>
  <w:num w:numId="34">
    <w:abstractNumId w:val="48"/>
  </w:num>
  <w:num w:numId="35">
    <w:abstractNumId w:val="27"/>
  </w:num>
  <w:num w:numId="36">
    <w:abstractNumId w:val="62"/>
  </w:num>
  <w:num w:numId="37">
    <w:abstractNumId w:val="15"/>
  </w:num>
  <w:num w:numId="38">
    <w:abstractNumId w:val="50"/>
  </w:num>
  <w:num w:numId="39">
    <w:abstractNumId w:val="38"/>
  </w:num>
  <w:num w:numId="40">
    <w:abstractNumId w:val="75"/>
  </w:num>
  <w:num w:numId="41">
    <w:abstractNumId w:val="39"/>
  </w:num>
  <w:num w:numId="42">
    <w:abstractNumId w:val="29"/>
  </w:num>
  <w:num w:numId="43">
    <w:abstractNumId w:val="8"/>
  </w:num>
  <w:num w:numId="44">
    <w:abstractNumId w:val="72"/>
  </w:num>
  <w:num w:numId="45">
    <w:abstractNumId w:val="13"/>
  </w:num>
  <w:num w:numId="46">
    <w:abstractNumId w:val="54"/>
  </w:num>
  <w:num w:numId="47">
    <w:abstractNumId w:val="77"/>
  </w:num>
  <w:num w:numId="48">
    <w:abstractNumId w:val="18"/>
  </w:num>
  <w:num w:numId="49">
    <w:abstractNumId w:val="37"/>
  </w:num>
  <w:num w:numId="50">
    <w:abstractNumId w:val="5"/>
  </w:num>
  <w:num w:numId="51">
    <w:abstractNumId w:val="1"/>
  </w:num>
  <w:num w:numId="52">
    <w:abstractNumId w:val="59"/>
  </w:num>
  <w:num w:numId="53">
    <w:abstractNumId w:val="17"/>
  </w:num>
  <w:num w:numId="54">
    <w:abstractNumId w:val="51"/>
  </w:num>
  <w:num w:numId="55">
    <w:abstractNumId w:val="61"/>
  </w:num>
  <w:num w:numId="56">
    <w:abstractNumId w:val="64"/>
  </w:num>
  <w:num w:numId="57">
    <w:abstractNumId w:val="60"/>
  </w:num>
  <w:num w:numId="58">
    <w:abstractNumId w:val="7"/>
  </w:num>
  <w:num w:numId="59">
    <w:abstractNumId w:val="21"/>
  </w:num>
  <w:num w:numId="60">
    <w:abstractNumId w:val="67"/>
  </w:num>
  <w:num w:numId="61">
    <w:abstractNumId w:val="28"/>
  </w:num>
  <w:num w:numId="62">
    <w:abstractNumId w:val="11"/>
  </w:num>
  <w:num w:numId="63">
    <w:abstractNumId w:val="56"/>
  </w:num>
  <w:num w:numId="64">
    <w:abstractNumId w:val="34"/>
  </w:num>
  <w:num w:numId="65">
    <w:abstractNumId w:val="0"/>
  </w:num>
  <w:num w:numId="66">
    <w:abstractNumId w:val="41"/>
  </w:num>
  <w:num w:numId="67">
    <w:abstractNumId w:val="49"/>
  </w:num>
  <w:num w:numId="68">
    <w:abstractNumId w:val="55"/>
  </w:num>
  <w:num w:numId="69">
    <w:abstractNumId w:val="23"/>
  </w:num>
  <w:num w:numId="70">
    <w:abstractNumId w:val="24"/>
  </w:num>
  <w:num w:numId="71">
    <w:abstractNumId w:val="3"/>
  </w:num>
  <w:num w:numId="72">
    <w:abstractNumId w:val="73"/>
  </w:num>
  <w:num w:numId="73">
    <w:abstractNumId w:val="22"/>
  </w:num>
  <w:num w:numId="74">
    <w:abstractNumId w:val="65"/>
  </w:num>
  <w:num w:numId="75">
    <w:abstractNumId w:val="44"/>
  </w:num>
  <w:num w:numId="76">
    <w:abstractNumId w:val="30"/>
  </w:num>
  <w:num w:numId="77">
    <w:abstractNumId w:val="9"/>
  </w:num>
  <w:num w:numId="78">
    <w:abstractNumId w:val="5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0" w:nlCheck="1" w:checkStyle="1"/>
  <w:activeWritingStyle w:appName="MSWord" w:lang="en-US" w:vendorID="64" w:dllVersion="4096" w:nlCheck="1" w:checkStyle="0"/>
  <w:activeWritingStyle w:appName="MSWord" w:lang="en-US" w:vendorID="64" w:dllVersion="131078" w:nlCheck="1" w:checkStyle="1"/>
  <w:proofState w:grammar="clean"/>
  <w:documentProtection w:edit="forms" w:formatting="1" w:enforcement="1" w:cryptProviderType="rsaAES" w:cryptAlgorithmClass="hash" w:cryptAlgorithmType="typeAny" w:cryptAlgorithmSid="14" w:cryptSpinCount="100000" w:hash="FA72VQ4mcWFbh6KfViZ1nn/B6GOE5O+KezP1mtisiQ93r8vxj1tcWTcH+t2O3G/LWIigA3UhbW/Ocs/GMaQddA==" w:salt="Iui1zN8Nzsd8b6M7P4VwYQ=="/>
  <w:defaultTabStop w:val="720"/>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7CB"/>
    <w:rsid w:val="00006902"/>
    <w:rsid w:val="000102DC"/>
    <w:rsid w:val="00011F5C"/>
    <w:rsid w:val="000126AD"/>
    <w:rsid w:val="000207E0"/>
    <w:rsid w:val="00026BF8"/>
    <w:rsid w:val="00033662"/>
    <w:rsid w:val="00045EB6"/>
    <w:rsid w:val="000514C3"/>
    <w:rsid w:val="0006004A"/>
    <w:rsid w:val="000620A0"/>
    <w:rsid w:val="0006500D"/>
    <w:rsid w:val="00067A87"/>
    <w:rsid w:val="000838AA"/>
    <w:rsid w:val="00084645"/>
    <w:rsid w:val="00084E9B"/>
    <w:rsid w:val="00084F1C"/>
    <w:rsid w:val="000A7193"/>
    <w:rsid w:val="000B5DA1"/>
    <w:rsid w:val="000C41D9"/>
    <w:rsid w:val="000C4BB4"/>
    <w:rsid w:val="000C5CCA"/>
    <w:rsid w:val="000D5126"/>
    <w:rsid w:val="000E0B36"/>
    <w:rsid w:val="000E24EB"/>
    <w:rsid w:val="000E35FB"/>
    <w:rsid w:val="00103152"/>
    <w:rsid w:val="00110C0C"/>
    <w:rsid w:val="00117528"/>
    <w:rsid w:val="00126706"/>
    <w:rsid w:val="0013553F"/>
    <w:rsid w:val="001463C9"/>
    <w:rsid w:val="00153E28"/>
    <w:rsid w:val="001554F6"/>
    <w:rsid w:val="00155958"/>
    <w:rsid w:val="00157F68"/>
    <w:rsid w:val="00164C2D"/>
    <w:rsid w:val="00175A2B"/>
    <w:rsid w:val="00180D42"/>
    <w:rsid w:val="0018159C"/>
    <w:rsid w:val="001851CF"/>
    <w:rsid w:val="00190C05"/>
    <w:rsid w:val="00192ED7"/>
    <w:rsid w:val="001A3220"/>
    <w:rsid w:val="001A3516"/>
    <w:rsid w:val="001A3FB9"/>
    <w:rsid w:val="001A46F4"/>
    <w:rsid w:val="001B1841"/>
    <w:rsid w:val="001C4A55"/>
    <w:rsid w:val="001C4D74"/>
    <w:rsid w:val="001D61EF"/>
    <w:rsid w:val="001D7665"/>
    <w:rsid w:val="001E269C"/>
    <w:rsid w:val="001E4FAC"/>
    <w:rsid w:val="001F5348"/>
    <w:rsid w:val="00204D6C"/>
    <w:rsid w:val="0021354A"/>
    <w:rsid w:val="0021654E"/>
    <w:rsid w:val="00226F5E"/>
    <w:rsid w:val="0023498C"/>
    <w:rsid w:val="00241925"/>
    <w:rsid w:val="00250F8A"/>
    <w:rsid w:val="002536AB"/>
    <w:rsid w:val="002629DE"/>
    <w:rsid w:val="0026785E"/>
    <w:rsid w:val="00274376"/>
    <w:rsid w:val="0027558A"/>
    <w:rsid w:val="0027676B"/>
    <w:rsid w:val="002852C2"/>
    <w:rsid w:val="00286B67"/>
    <w:rsid w:val="002945EA"/>
    <w:rsid w:val="00294AF3"/>
    <w:rsid w:val="002A4DB1"/>
    <w:rsid w:val="002B16C0"/>
    <w:rsid w:val="002B2B3B"/>
    <w:rsid w:val="002B2E77"/>
    <w:rsid w:val="002C245D"/>
    <w:rsid w:val="002C33BD"/>
    <w:rsid w:val="002C4C25"/>
    <w:rsid w:val="002C73CA"/>
    <w:rsid w:val="002C78F2"/>
    <w:rsid w:val="002E2246"/>
    <w:rsid w:val="002E36EC"/>
    <w:rsid w:val="002F1A48"/>
    <w:rsid w:val="002F6FAF"/>
    <w:rsid w:val="002F726D"/>
    <w:rsid w:val="0030371F"/>
    <w:rsid w:val="0030604C"/>
    <w:rsid w:val="00316DA1"/>
    <w:rsid w:val="003211B4"/>
    <w:rsid w:val="0033149E"/>
    <w:rsid w:val="00345D88"/>
    <w:rsid w:val="00354BFC"/>
    <w:rsid w:val="00360B35"/>
    <w:rsid w:val="003630CF"/>
    <w:rsid w:val="00365880"/>
    <w:rsid w:val="00371773"/>
    <w:rsid w:val="00377EF3"/>
    <w:rsid w:val="00394F36"/>
    <w:rsid w:val="003962C1"/>
    <w:rsid w:val="00397528"/>
    <w:rsid w:val="003A2171"/>
    <w:rsid w:val="003A31F5"/>
    <w:rsid w:val="003B6CB0"/>
    <w:rsid w:val="003C7D9D"/>
    <w:rsid w:val="003D0190"/>
    <w:rsid w:val="003D67AD"/>
    <w:rsid w:val="003F4D0A"/>
    <w:rsid w:val="00424696"/>
    <w:rsid w:val="00427B91"/>
    <w:rsid w:val="004345EA"/>
    <w:rsid w:val="0044351E"/>
    <w:rsid w:val="00443C44"/>
    <w:rsid w:val="0044717B"/>
    <w:rsid w:val="00451F0E"/>
    <w:rsid w:val="00452850"/>
    <w:rsid w:val="00454690"/>
    <w:rsid w:val="0047125C"/>
    <w:rsid w:val="004737BD"/>
    <w:rsid w:val="004767BE"/>
    <w:rsid w:val="00477558"/>
    <w:rsid w:val="00477A49"/>
    <w:rsid w:val="00484766"/>
    <w:rsid w:val="004866A4"/>
    <w:rsid w:val="00490DCA"/>
    <w:rsid w:val="0049215D"/>
    <w:rsid w:val="00494EAE"/>
    <w:rsid w:val="00496056"/>
    <w:rsid w:val="00496A68"/>
    <w:rsid w:val="0049773C"/>
    <w:rsid w:val="004A1D82"/>
    <w:rsid w:val="004A2913"/>
    <w:rsid w:val="004A4992"/>
    <w:rsid w:val="004B44C4"/>
    <w:rsid w:val="004B7136"/>
    <w:rsid w:val="004D275D"/>
    <w:rsid w:val="004E1129"/>
    <w:rsid w:val="004E387E"/>
    <w:rsid w:val="004E455C"/>
    <w:rsid w:val="004F1EA9"/>
    <w:rsid w:val="004F4C64"/>
    <w:rsid w:val="004F5A09"/>
    <w:rsid w:val="005003EC"/>
    <w:rsid w:val="00500A48"/>
    <w:rsid w:val="005073DE"/>
    <w:rsid w:val="00513034"/>
    <w:rsid w:val="00515069"/>
    <w:rsid w:val="00523059"/>
    <w:rsid w:val="005248A0"/>
    <w:rsid w:val="00540295"/>
    <w:rsid w:val="00540D8D"/>
    <w:rsid w:val="00541883"/>
    <w:rsid w:val="005428AF"/>
    <w:rsid w:val="005469B0"/>
    <w:rsid w:val="00547E0B"/>
    <w:rsid w:val="00550F6D"/>
    <w:rsid w:val="0055640E"/>
    <w:rsid w:val="00566767"/>
    <w:rsid w:val="00575678"/>
    <w:rsid w:val="00595D29"/>
    <w:rsid w:val="005A0985"/>
    <w:rsid w:val="005B1839"/>
    <w:rsid w:val="005C0438"/>
    <w:rsid w:val="005C1A0B"/>
    <w:rsid w:val="005C7F38"/>
    <w:rsid w:val="005D310D"/>
    <w:rsid w:val="005E33E1"/>
    <w:rsid w:val="005E7599"/>
    <w:rsid w:val="005F6123"/>
    <w:rsid w:val="005F6871"/>
    <w:rsid w:val="005F6C38"/>
    <w:rsid w:val="00604819"/>
    <w:rsid w:val="006151DF"/>
    <w:rsid w:val="00621EBD"/>
    <w:rsid w:val="00630D12"/>
    <w:rsid w:val="00634A86"/>
    <w:rsid w:val="006427C6"/>
    <w:rsid w:val="006467FC"/>
    <w:rsid w:val="00657FAE"/>
    <w:rsid w:val="006663FB"/>
    <w:rsid w:val="0067385C"/>
    <w:rsid w:val="00674D92"/>
    <w:rsid w:val="00675692"/>
    <w:rsid w:val="0068513B"/>
    <w:rsid w:val="00685C5F"/>
    <w:rsid w:val="00697B68"/>
    <w:rsid w:val="006A09D9"/>
    <w:rsid w:val="006A2C0C"/>
    <w:rsid w:val="006A303D"/>
    <w:rsid w:val="006A75DA"/>
    <w:rsid w:val="006B50CC"/>
    <w:rsid w:val="006C339B"/>
    <w:rsid w:val="006D728A"/>
    <w:rsid w:val="006E0071"/>
    <w:rsid w:val="006E7AB3"/>
    <w:rsid w:val="006F1A42"/>
    <w:rsid w:val="006F63D5"/>
    <w:rsid w:val="007005A1"/>
    <w:rsid w:val="00702289"/>
    <w:rsid w:val="00703346"/>
    <w:rsid w:val="0070365D"/>
    <w:rsid w:val="00704E69"/>
    <w:rsid w:val="00710771"/>
    <w:rsid w:val="00720DAB"/>
    <w:rsid w:val="00721AC2"/>
    <w:rsid w:val="0073195D"/>
    <w:rsid w:val="00742E8F"/>
    <w:rsid w:val="007449DC"/>
    <w:rsid w:val="007456FE"/>
    <w:rsid w:val="00747271"/>
    <w:rsid w:val="0076363F"/>
    <w:rsid w:val="007673E3"/>
    <w:rsid w:val="0077177C"/>
    <w:rsid w:val="007719B6"/>
    <w:rsid w:val="007720AC"/>
    <w:rsid w:val="00772419"/>
    <w:rsid w:val="00772EBB"/>
    <w:rsid w:val="007852B9"/>
    <w:rsid w:val="00796D08"/>
    <w:rsid w:val="00797D05"/>
    <w:rsid w:val="007A226F"/>
    <w:rsid w:val="007A3061"/>
    <w:rsid w:val="007A5BC3"/>
    <w:rsid w:val="007A7E81"/>
    <w:rsid w:val="007B2678"/>
    <w:rsid w:val="007B2D46"/>
    <w:rsid w:val="007B363F"/>
    <w:rsid w:val="007C04E0"/>
    <w:rsid w:val="007C0B4D"/>
    <w:rsid w:val="007C6E04"/>
    <w:rsid w:val="007D62E0"/>
    <w:rsid w:val="007F2D60"/>
    <w:rsid w:val="0080248A"/>
    <w:rsid w:val="00802BB4"/>
    <w:rsid w:val="00812B74"/>
    <w:rsid w:val="00815412"/>
    <w:rsid w:val="008304FA"/>
    <w:rsid w:val="00832DB0"/>
    <w:rsid w:val="008339E5"/>
    <w:rsid w:val="00837A0F"/>
    <w:rsid w:val="00843055"/>
    <w:rsid w:val="008456BC"/>
    <w:rsid w:val="00853133"/>
    <w:rsid w:val="00866780"/>
    <w:rsid w:val="00867C70"/>
    <w:rsid w:val="00871E77"/>
    <w:rsid w:val="008807C1"/>
    <w:rsid w:val="00881702"/>
    <w:rsid w:val="0089333D"/>
    <w:rsid w:val="008978F3"/>
    <w:rsid w:val="008A07E0"/>
    <w:rsid w:val="008A17E2"/>
    <w:rsid w:val="008A320B"/>
    <w:rsid w:val="008A4D71"/>
    <w:rsid w:val="008A6657"/>
    <w:rsid w:val="008A69C0"/>
    <w:rsid w:val="008B4D6E"/>
    <w:rsid w:val="008C156F"/>
    <w:rsid w:val="008D312D"/>
    <w:rsid w:val="008D590C"/>
    <w:rsid w:val="008E2ADC"/>
    <w:rsid w:val="008E5350"/>
    <w:rsid w:val="008E5798"/>
    <w:rsid w:val="008E729C"/>
    <w:rsid w:val="008F74CF"/>
    <w:rsid w:val="009036A6"/>
    <w:rsid w:val="00904FB6"/>
    <w:rsid w:val="00911671"/>
    <w:rsid w:val="00911DC7"/>
    <w:rsid w:val="009204F8"/>
    <w:rsid w:val="00921408"/>
    <w:rsid w:val="009215A8"/>
    <w:rsid w:val="00923A58"/>
    <w:rsid w:val="009251D2"/>
    <w:rsid w:val="009357CB"/>
    <w:rsid w:val="00943DC4"/>
    <w:rsid w:val="009447FF"/>
    <w:rsid w:val="00956E8F"/>
    <w:rsid w:val="009608D1"/>
    <w:rsid w:val="0096682B"/>
    <w:rsid w:val="00967264"/>
    <w:rsid w:val="00985E76"/>
    <w:rsid w:val="009909B9"/>
    <w:rsid w:val="00991A7D"/>
    <w:rsid w:val="00992F6B"/>
    <w:rsid w:val="00995664"/>
    <w:rsid w:val="009A7E64"/>
    <w:rsid w:val="009B60F3"/>
    <w:rsid w:val="009C066A"/>
    <w:rsid w:val="009C79EB"/>
    <w:rsid w:val="009F08C9"/>
    <w:rsid w:val="009F0DC4"/>
    <w:rsid w:val="009F37CD"/>
    <w:rsid w:val="009F7F44"/>
    <w:rsid w:val="00A02945"/>
    <w:rsid w:val="00A047F5"/>
    <w:rsid w:val="00A100C0"/>
    <w:rsid w:val="00A12850"/>
    <w:rsid w:val="00A13924"/>
    <w:rsid w:val="00A251B8"/>
    <w:rsid w:val="00A3369B"/>
    <w:rsid w:val="00A3764F"/>
    <w:rsid w:val="00A412B6"/>
    <w:rsid w:val="00A42439"/>
    <w:rsid w:val="00A42891"/>
    <w:rsid w:val="00A564CA"/>
    <w:rsid w:val="00A6030A"/>
    <w:rsid w:val="00A60C4E"/>
    <w:rsid w:val="00A61952"/>
    <w:rsid w:val="00A64137"/>
    <w:rsid w:val="00A75671"/>
    <w:rsid w:val="00A85983"/>
    <w:rsid w:val="00A8723E"/>
    <w:rsid w:val="00A92957"/>
    <w:rsid w:val="00AA2D43"/>
    <w:rsid w:val="00AA2E71"/>
    <w:rsid w:val="00AB5EEA"/>
    <w:rsid w:val="00AC34F1"/>
    <w:rsid w:val="00AC673A"/>
    <w:rsid w:val="00AE7033"/>
    <w:rsid w:val="00AF5336"/>
    <w:rsid w:val="00B01051"/>
    <w:rsid w:val="00B0323E"/>
    <w:rsid w:val="00B14834"/>
    <w:rsid w:val="00B17DBC"/>
    <w:rsid w:val="00B24578"/>
    <w:rsid w:val="00B31A83"/>
    <w:rsid w:val="00B411DF"/>
    <w:rsid w:val="00B42DB2"/>
    <w:rsid w:val="00B442EE"/>
    <w:rsid w:val="00B46880"/>
    <w:rsid w:val="00B46B42"/>
    <w:rsid w:val="00B55511"/>
    <w:rsid w:val="00B63AB5"/>
    <w:rsid w:val="00B63E81"/>
    <w:rsid w:val="00B662EE"/>
    <w:rsid w:val="00B72876"/>
    <w:rsid w:val="00B73F34"/>
    <w:rsid w:val="00B83D4E"/>
    <w:rsid w:val="00B90B07"/>
    <w:rsid w:val="00B91856"/>
    <w:rsid w:val="00BA639B"/>
    <w:rsid w:val="00BA6D78"/>
    <w:rsid w:val="00BB0514"/>
    <w:rsid w:val="00BB1FC4"/>
    <w:rsid w:val="00BB61A8"/>
    <w:rsid w:val="00BC2A49"/>
    <w:rsid w:val="00BD482E"/>
    <w:rsid w:val="00BE594B"/>
    <w:rsid w:val="00BF0502"/>
    <w:rsid w:val="00BF063F"/>
    <w:rsid w:val="00BF2ACC"/>
    <w:rsid w:val="00BF5A2F"/>
    <w:rsid w:val="00BF6BFC"/>
    <w:rsid w:val="00C009EA"/>
    <w:rsid w:val="00C108AE"/>
    <w:rsid w:val="00C22DDE"/>
    <w:rsid w:val="00C33E10"/>
    <w:rsid w:val="00C3566B"/>
    <w:rsid w:val="00C43D00"/>
    <w:rsid w:val="00C53189"/>
    <w:rsid w:val="00C73035"/>
    <w:rsid w:val="00C74952"/>
    <w:rsid w:val="00C914C8"/>
    <w:rsid w:val="00C92EF1"/>
    <w:rsid w:val="00C9718E"/>
    <w:rsid w:val="00CA1051"/>
    <w:rsid w:val="00CA5D77"/>
    <w:rsid w:val="00CB3B92"/>
    <w:rsid w:val="00CB6FE3"/>
    <w:rsid w:val="00CB754D"/>
    <w:rsid w:val="00CB7DF3"/>
    <w:rsid w:val="00CD0857"/>
    <w:rsid w:val="00CE06E3"/>
    <w:rsid w:val="00CE08C8"/>
    <w:rsid w:val="00CF1DD5"/>
    <w:rsid w:val="00CF4C18"/>
    <w:rsid w:val="00CF501F"/>
    <w:rsid w:val="00D00298"/>
    <w:rsid w:val="00D11ECF"/>
    <w:rsid w:val="00D14041"/>
    <w:rsid w:val="00D143F1"/>
    <w:rsid w:val="00D21EB2"/>
    <w:rsid w:val="00D25C65"/>
    <w:rsid w:val="00D260A0"/>
    <w:rsid w:val="00D32838"/>
    <w:rsid w:val="00D32D4F"/>
    <w:rsid w:val="00D34F91"/>
    <w:rsid w:val="00D376D7"/>
    <w:rsid w:val="00D40BC2"/>
    <w:rsid w:val="00D4629D"/>
    <w:rsid w:val="00D5221B"/>
    <w:rsid w:val="00D52D6A"/>
    <w:rsid w:val="00D66740"/>
    <w:rsid w:val="00D67709"/>
    <w:rsid w:val="00D760A5"/>
    <w:rsid w:val="00D90780"/>
    <w:rsid w:val="00D93E0B"/>
    <w:rsid w:val="00D942EA"/>
    <w:rsid w:val="00D96578"/>
    <w:rsid w:val="00DA0C53"/>
    <w:rsid w:val="00DA244F"/>
    <w:rsid w:val="00DA44A6"/>
    <w:rsid w:val="00DB01A9"/>
    <w:rsid w:val="00DC1B00"/>
    <w:rsid w:val="00DC7023"/>
    <w:rsid w:val="00DE2A48"/>
    <w:rsid w:val="00DF3945"/>
    <w:rsid w:val="00DF662F"/>
    <w:rsid w:val="00E05CF4"/>
    <w:rsid w:val="00E16E1A"/>
    <w:rsid w:val="00E24A65"/>
    <w:rsid w:val="00E31342"/>
    <w:rsid w:val="00E32D7C"/>
    <w:rsid w:val="00E343B1"/>
    <w:rsid w:val="00E43C76"/>
    <w:rsid w:val="00E479DB"/>
    <w:rsid w:val="00E534F6"/>
    <w:rsid w:val="00E63331"/>
    <w:rsid w:val="00E67236"/>
    <w:rsid w:val="00E7079E"/>
    <w:rsid w:val="00E70B1E"/>
    <w:rsid w:val="00E729B8"/>
    <w:rsid w:val="00E7711C"/>
    <w:rsid w:val="00E8303F"/>
    <w:rsid w:val="00EA6F59"/>
    <w:rsid w:val="00EB1DE5"/>
    <w:rsid w:val="00EB23F8"/>
    <w:rsid w:val="00EB3205"/>
    <w:rsid w:val="00EB6241"/>
    <w:rsid w:val="00EC0B39"/>
    <w:rsid w:val="00EC7D46"/>
    <w:rsid w:val="00ED123E"/>
    <w:rsid w:val="00ED3093"/>
    <w:rsid w:val="00EE0379"/>
    <w:rsid w:val="00EE0DC2"/>
    <w:rsid w:val="00EF488A"/>
    <w:rsid w:val="00F00494"/>
    <w:rsid w:val="00F01D5D"/>
    <w:rsid w:val="00F121B3"/>
    <w:rsid w:val="00F13108"/>
    <w:rsid w:val="00F1458F"/>
    <w:rsid w:val="00F17652"/>
    <w:rsid w:val="00F37EBF"/>
    <w:rsid w:val="00F413D1"/>
    <w:rsid w:val="00F52936"/>
    <w:rsid w:val="00F63798"/>
    <w:rsid w:val="00F65F37"/>
    <w:rsid w:val="00F73767"/>
    <w:rsid w:val="00F73EAC"/>
    <w:rsid w:val="00F76967"/>
    <w:rsid w:val="00F90C3E"/>
    <w:rsid w:val="00F931A4"/>
    <w:rsid w:val="00F97818"/>
    <w:rsid w:val="00FA5C34"/>
    <w:rsid w:val="00FB291C"/>
    <w:rsid w:val="00FB7A25"/>
    <w:rsid w:val="00FC70A5"/>
    <w:rsid w:val="00FD3A7A"/>
    <w:rsid w:val="00FD5AC2"/>
    <w:rsid w:val="00FF0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4:docId w14:val="4F915AD3"/>
  <w15:docId w15:val="{2E7B6D85-4439-4989-A7D1-C38347C46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137"/>
    <w:pPr>
      <w:keepNext/>
      <w:keepLines/>
      <w:spacing w:after="24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A64137"/>
    <w:pPr>
      <w:keepNext/>
      <w:keepLines/>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64137"/>
    <w:pPr>
      <w:keepNext/>
      <w:keepLines/>
      <w:spacing w:before="12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64137"/>
    <w:pPr>
      <w:keepNext/>
      <w:keepLines/>
      <w:spacing w:before="120" w:after="12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F5A09"/>
    <w:pPr>
      <w:keepNext/>
      <w:keepLines/>
      <w:spacing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11,Medium Grid 1 - Accent 21,Body of text+1,Body of text+2,Body of text+3,List Paragraph11,Body of textCxSp,Daftar Paragraf1,soal jawab,Heading 12,HEADING 1,kepala 1,kepala"/>
    <w:basedOn w:val="Normal"/>
    <w:link w:val="ListParagraphChar"/>
    <w:uiPriority w:val="34"/>
    <w:qFormat/>
    <w:rsid w:val="009357CB"/>
    <w:pPr>
      <w:ind w:left="720"/>
      <w:contextualSpacing/>
    </w:pPr>
  </w:style>
  <w:style w:type="character" w:customStyle="1" w:styleId="Heading1Char">
    <w:name w:val="Heading 1 Char"/>
    <w:basedOn w:val="DefaultParagraphFont"/>
    <w:link w:val="Heading1"/>
    <w:uiPriority w:val="9"/>
    <w:rsid w:val="00A6413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64137"/>
    <w:rPr>
      <w:rFonts w:ascii="Times New Roman" w:eastAsiaTheme="majorEastAsia" w:hAnsi="Times New Roman" w:cstheme="majorBidi"/>
      <w:b/>
      <w:bCs/>
      <w:sz w:val="24"/>
      <w:szCs w:val="26"/>
    </w:rPr>
  </w:style>
  <w:style w:type="paragraph" w:styleId="BodyText">
    <w:name w:val="Body Text"/>
    <w:basedOn w:val="Normal"/>
    <w:link w:val="BodyTextChar"/>
    <w:uiPriority w:val="1"/>
    <w:unhideWhenUsed/>
    <w:qFormat/>
    <w:rsid w:val="000C4BB4"/>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semiHidden/>
    <w:rsid w:val="000C4BB4"/>
    <w:rPr>
      <w:rFonts w:ascii="Arial" w:eastAsia="Arial" w:hAnsi="Arial" w:cs="Arial"/>
      <w:sz w:val="24"/>
      <w:szCs w:val="24"/>
    </w:rPr>
  </w:style>
  <w:style w:type="paragraph" w:styleId="Header">
    <w:name w:val="header"/>
    <w:basedOn w:val="Normal"/>
    <w:link w:val="HeaderChar"/>
    <w:uiPriority w:val="99"/>
    <w:unhideWhenUsed/>
    <w:rsid w:val="001A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6F4"/>
  </w:style>
  <w:style w:type="paragraph" w:styleId="Footer">
    <w:name w:val="footer"/>
    <w:basedOn w:val="Normal"/>
    <w:link w:val="FooterChar"/>
    <w:uiPriority w:val="99"/>
    <w:unhideWhenUsed/>
    <w:rsid w:val="001A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6F4"/>
  </w:style>
  <w:style w:type="character" w:customStyle="1" w:styleId="Heading3Char">
    <w:name w:val="Heading 3 Char"/>
    <w:basedOn w:val="DefaultParagraphFont"/>
    <w:link w:val="Heading3"/>
    <w:uiPriority w:val="9"/>
    <w:rsid w:val="00A6413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4137"/>
    <w:rPr>
      <w:rFonts w:ascii="Times New Roman" w:eastAsiaTheme="majorEastAsia" w:hAnsi="Times New Roman" w:cstheme="majorBidi"/>
      <w:b/>
      <w:iCs/>
      <w:sz w:val="24"/>
    </w:rPr>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Body of textCxSp Char,kepala Char"/>
    <w:link w:val="ListParagraph"/>
    <w:uiPriority w:val="34"/>
    <w:qFormat/>
    <w:locked/>
    <w:rsid w:val="00A64137"/>
  </w:style>
  <w:style w:type="paragraph" w:styleId="NormalWeb">
    <w:name w:val="Normal (Web)"/>
    <w:basedOn w:val="Normal"/>
    <w:uiPriority w:val="99"/>
    <w:unhideWhenUsed/>
    <w:rsid w:val="00A6413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5Char">
    <w:name w:val="Heading 5 Char"/>
    <w:basedOn w:val="DefaultParagraphFont"/>
    <w:link w:val="Heading5"/>
    <w:uiPriority w:val="9"/>
    <w:rsid w:val="004F5A09"/>
    <w:rPr>
      <w:rFonts w:ascii="Times New Roman" w:eastAsiaTheme="majorEastAsia" w:hAnsi="Times New Roman" w:cstheme="majorBidi"/>
      <w:b/>
      <w:sz w:val="24"/>
    </w:rPr>
  </w:style>
  <w:style w:type="table" w:styleId="TableGrid">
    <w:name w:val="Table Grid"/>
    <w:basedOn w:val="TableNormal"/>
    <w:uiPriority w:val="59"/>
    <w:rsid w:val="00EB3205"/>
    <w:pPr>
      <w:spacing w:after="0" w:line="240" w:lineRule="auto"/>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C7D46"/>
  </w:style>
  <w:style w:type="paragraph" w:styleId="TOC1">
    <w:name w:val="toc 1"/>
    <w:basedOn w:val="Normal"/>
    <w:next w:val="Normal"/>
    <w:autoRedefine/>
    <w:uiPriority w:val="39"/>
    <w:unhideWhenUsed/>
    <w:rsid w:val="00371773"/>
    <w:pPr>
      <w:tabs>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A2C0C"/>
    <w:pPr>
      <w:tabs>
        <w:tab w:val="left" w:pos="540"/>
        <w:tab w:val="right" w:leader="dot" w:pos="7928"/>
      </w:tabs>
      <w:spacing w:after="0" w:line="360" w:lineRule="auto"/>
      <w:ind w:left="220"/>
    </w:pPr>
  </w:style>
  <w:style w:type="paragraph" w:styleId="TOC3">
    <w:name w:val="toc 3"/>
    <w:basedOn w:val="Normal"/>
    <w:next w:val="Normal"/>
    <w:autoRedefine/>
    <w:uiPriority w:val="39"/>
    <w:unhideWhenUsed/>
    <w:rsid w:val="006A2C0C"/>
    <w:pPr>
      <w:tabs>
        <w:tab w:val="left" w:pos="720"/>
        <w:tab w:val="right" w:leader="dot" w:pos="7928"/>
      </w:tabs>
      <w:spacing w:after="0" w:line="360" w:lineRule="auto"/>
      <w:ind w:left="440"/>
    </w:pPr>
  </w:style>
  <w:style w:type="paragraph" w:styleId="TOC4">
    <w:name w:val="toc 4"/>
    <w:basedOn w:val="Normal"/>
    <w:next w:val="Normal"/>
    <w:autoRedefine/>
    <w:uiPriority w:val="39"/>
    <w:unhideWhenUsed/>
    <w:rsid w:val="006A2C0C"/>
    <w:pPr>
      <w:tabs>
        <w:tab w:val="left" w:pos="1080"/>
        <w:tab w:val="right" w:leader="dot" w:pos="7928"/>
      </w:tabs>
      <w:spacing w:after="0" w:line="360" w:lineRule="auto"/>
      <w:ind w:left="660"/>
    </w:pPr>
  </w:style>
  <w:style w:type="character" w:styleId="Hyperlink">
    <w:name w:val="Hyperlink"/>
    <w:basedOn w:val="DefaultParagraphFont"/>
    <w:uiPriority w:val="99"/>
    <w:unhideWhenUsed/>
    <w:rsid w:val="00371773"/>
    <w:rPr>
      <w:color w:val="0000FF" w:themeColor="hyperlink"/>
      <w:u w:val="single"/>
    </w:rPr>
  </w:style>
  <w:style w:type="paragraph" w:styleId="BodyTextIndent">
    <w:name w:val="Body Text Indent"/>
    <w:basedOn w:val="Normal"/>
    <w:link w:val="BodyTextIndentChar"/>
    <w:uiPriority w:val="99"/>
    <w:unhideWhenUsed/>
    <w:rsid w:val="00CB754D"/>
    <w:pPr>
      <w:spacing w:after="0" w:line="480" w:lineRule="auto"/>
      <w:ind w:left="720" w:firstLine="36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CB754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B2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3F8"/>
    <w:rPr>
      <w:rFonts w:ascii="Tahoma" w:hAnsi="Tahoma" w:cs="Tahoma"/>
      <w:sz w:val="16"/>
      <w:szCs w:val="16"/>
    </w:rPr>
  </w:style>
  <w:style w:type="character" w:styleId="PlaceholderText">
    <w:name w:val="Placeholder Text"/>
    <w:basedOn w:val="DefaultParagraphFont"/>
    <w:uiPriority w:val="99"/>
    <w:semiHidden/>
    <w:rsid w:val="00EB23F8"/>
    <w:rPr>
      <w:color w:val="808080"/>
    </w:rPr>
  </w:style>
  <w:style w:type="paragraph" w:styleId="NoSpacing">
    <w:name w:val="No Spacing"/>
    <w:link w:val="NoSpacingChar"/>
    <w:uiPriority w:val="1"/>
    <w:qFormat/>
    <w:rsid w:val="00EB23F8"/>
    <w:pPr>
      <w:spacing w:after="0" w:line="240" w:lineRule="auto"/>
      <w:jc w:val="both"/>
    </w:pPr>
    <w:rPr>
      <w:rFonts w:ascii="Calibri" w:eastAsia="Calibri" w:hAnsi="Calibri" w:cs="Times New Roman"/>
    </w:rPr>
  </w:style>
  <w:style w:type="character" w:customStyle="1" w:styleId="NoSpacingChar">
    <w:name w:val="No Spacing Char"/>
    <w:link w:val="NoSpacing"/>
    <w:uiPriority w:val="1"/>
    <w:rsid w:val="00EB23F8"/>
    <w:rPr>
      <w:rFonts w:ascii="Calibri" w:eastAsia="Calibri" w:hAnsi="Calibri" w:cs="Times New Roman"/>
    </w:rPr>
  </w:style>
  <w:style w:type="character" w:styleId="Emphasis">
    <w:name w:val="Emphasis"/>
    <w:basedOn w:val="DefaultParagraphFont"/>
    <w:uiPriority w:val="20"/>
    <w:qFormat/>
    <w:rsid w:val="00EB23F8"/>
    <w:rPr>
      <w:i/>
      <w:iCs/>
    </w:rPr>
  </w:style>
  <w:style w:type="paragraph" w:customStyle="1" w:styleId="Default">
    <w:name w:val="Default"/>
    <w:rsid w:val="00D4629D"/>
    <w:pPr>
      <w:autoSpaceDE w:val="0"/>
      <w:autoSpaceDN w:val="0"/>
      <w:adjustRightInd w:val="0"/>
      <w:spacing w:after="0" w:line="240" w:lineRule="auto"/>
    </w:pPr>
    <w:rPr>
      <w:rFonts w:ascii="Arial Nova" w:hAnsi="Arial Nova" w:cs="Arial Nov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07318">
      <w:bodyDiv w:val="1"/>
      <w:marLeft w:val="0"/>
      <w:marRight w:val="0"/>
      <w:marTop w:val="0"/>
      <w:marBottom w:val="0"/>
      <w:divBdr>
        <w:top w:val="none" w:sz="0" w:space="0" w:color="auto"/>
        <w:left w:val="none" w:sz="0" w:space="0" w:color="auto"/>
        <w:bottom w:val="none" w:sz="0" w:space="0" w:color="auto"/>
        <w:right w:val="none" w:sz="0" w:space="0" w:color="auto"/>
      </w:divBdr>
    </w:div>
    <w:div w:id="135149952">
      <w:bodyDiv w:val="1"/>
      <w:marLeft w:val="0"/>
      <w:marRight w:val="0"/>
      <w:marTop w:val="0"/>
      <w:marBottom w:val="0"/>
      <w:divBdr>
        <w:top w:val="none" w:sz="0" w:space="0" w:color="auto"/>
        <w:left w:val="none" w:sz="0" w:space="0" w:color="auto"/>
        <w:bottom w:val="none" w:sz="0" w:space="0" w:color="auto"/>
        <w:right w:val="none" w:sz="0" w:space="0" w:color="auto"/>
      </w:divBdr>
    </w:div>
    <w:div w:id="145321551">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17563027">
      <w:bodyDiv w:val="1"/>
      <w:marLeft w:val="0"/>
      <w:marRight w:val="0"/>
      <w:marTop w:val="0"/>
      <w:marBottom w:val="0"/>
      <w:divBdr>
        <w:top w:val="none" w:sz="0" w:space="0" w:color="auto"/>
        <w:left w:val="none" w:sz="0" w:space="0" w:color="auto"/>
        <w:bottom w:val="none" w:sz="0" w:space="0" w:color="auto"/>
        <w:right w:val="none" w:sz="0" w:space="0" w:color="auto"/>
      </w:divBdr>
    </w:div>
    <w:div w:id="657072737">
      <w:bodyDiv w:val="1"/>
      <w:marLeft w:val="0"/>
      <w:marRight w:val="0"/>
      <w:marTop w:val="0"/>
      <w:marBottom w:val="0"/>
      <w:divBdr>
        <w:top w:val="none" w:sz="0" w:space="0" w:color="auto"/>
        <w:left w:val="none" w:sz="0" w:space="0" w:color="auto"/>
        <w:bottom w:val="none" w:sz="0" w:space="0" w:color="auto"/>
        <w:right w:val="none" w:sz="0" w:space="0" w:color="auto"/>
      </w:divBdr>
    </w:div>
    <w:div w:id="675618300">
      <w:bodyDiv w:val="1"/>
      <w:marLeft w:val="0"/>
      <w:marRight w:val="0"/>
      <w:marTop w:val="0"/>
      <w:marBottom w:val="0"/>
      <w:divBdr>
        <w:top w:val="none" w:sz="0" w:space="0" w:color="auto"/>
        <w:left w:val="none" w:sz="0" w:space="0" w:color="auto"/>
        <w:bottom w:val="none" w:sz="0" w:space="0" w:color="auto"/>
        <w:right w:val="none" w:sz="0" w:space="0" w:color="auto"/>
      </w:divBdr>
    </w:div>
    <w:div w:id="955406656">
      <w:bodyDiv w:val="1"/>
      <w:marLeft w:val="0"/>
      <w:marRight w:val="0"/>
      <w:marTop w:val="0"/>
      <w:marBottom w:val="0"/>
      <w:divBdr>
        <w:top w:val="none" w:sz="0" w:space="0" w:color="auto"/>
        <w:left w:val="none" w:sz="0" w:space="0" w:color="auto"/>
        <w:bottom w:val="none" w:sz="0" w:space="0" w:color="auto"/>
        <w:right w:val="none" w:sz="0" w:space="0" w:color="auto"/>
      </w:divBdr>
    </w:div>
    <w:div w:id="998657792">
      <w:bodyDiv w:val="1"/>
      <w:marLeft w:val="0"/>
      <w:marRight w:val="0"/>
      <w:marTop w:val="0"/>
      <w:marBottom w:val="0"/>
      <w:divBdr>
        <w:top w:val="none" w:sz="0" w:space="0" w:color="auto"/>
        <w:left w:val="none" w:sz="0" w:space="0" w:color="auto"/>
        <w:bottom w:val="none" w:sz="0" w:space="0" w:color="auto"/>
        <w:right w:val="none" w:sz="0" w:space="0" w:color="auto"/>
      </w:divBdr>
    </w:div>
    <w:div w:id="1095592744">
      <w:bodyDiv w:val="1"/>
      <w:marLeft w:val="0"/>
      <w:marRight w:val="0"/>
      <w:marTop w:val="0"/>
      <w:marBottom w:val="0"/>
      <w:divBdr>
        <w:top w:val="none" w:sz="0" w:space="0" w:color="auto"/>
        <w:left w:val="none" w:sz="0" w:space="0" w:color="auto"/>
        <w:bottom w:val="none" w:sz="0" w:space="0" w:color="auto"/>
        <w:right w:val="none" w:sz="0" w:space="0" w:color="auto"/>
      </w:divBdr>
    </w:div>
    <w:div w:id="1096825775">
      <w:bodyDiv w:val="1"/>
      <w:marLeft w:val="0"/>
      <w:marRight w:val="0"/>
      <w:marTop w:val="0"/>
      <w:marBottom w:val="0"/>
      <w:divBdr>
        <w:top w:val="none" w:sz="0" w:space="0" w:color="auto"/>
        <w:left w:val="none" w:sz="0" w:space="0" w:color="auto"/>
        <w:bottom w:val="none" w:sz="0" w:space="0" w:color="auto"/>
        <w:right w:val="none" w:sz="0" w:space="0" w:color="auto"/>
      </w:divBdr>
    </w:div>
    <w:div w:id="1123840746">
      <w:bodyDiv w:val="1"/>
      <w:marLeft w:val="0"/>
      <w:marRight w:val="0"/>
      <w:marTop w:val="0"/>
      <w:marBottom w:val="0"/>
      <w:divBdr>
        <w:top w:val="none" w:sz="0" w:space="0" w:color="auto"/>
        <w:left w:val="none" w:sz="0" w:space="0" w:color="auto"/>
        <w:bottom w:val="none" w:sz="0" w:space="0" w:color="auto"/>
        <w:right w:val="none" w:sz="0" w:space="0" w:color="auto"/>
      </w:divBdr>
    </w:div>
    <w:div w:id="1518234655">
      <w:bodyDiv w:val="1"/>
      <w:marLeft w:val="0"/>
      <w:marRight w:val="0"/>
      <w:marTop w:val="0"/>
      <w:marBottom w:val="0"/>
      <w:divBdr>
        <w:top w:val="none" w:sz="0" w:space="0" w:color="auto"/>
        <w:left w:val="none" w:sz="0" w:space="0" w:color="auto"/>
        <w:bottom w:val="none" w:sz="0" w:space="0" w:color="auto"/>
        <w:right w:val="none" w:sz="0" w:space="0" w:color="auto"/>
      </w:divBdr>
    </w:div>
    <w:div w:id="1537935844">
      <w:bodyDiv w:val="1"/>
      <w:marLeft w:val="0"/>
      <w:marRight w:val="0"/>
      <w:marTop w:val="0"/>
      <w:marBottom w:val="0"/>
      <w:divBdr>
        <w:top w:val="none" w:sz="0" w:space="0" w:color="auto"/>
        <w:left w:val="none" w:sz="0" w:space="0" w:color="auto"/>
        <w:bottom w:val="none" w:sz="0" w:space="0" w:color="auto"/>
        <w:right w:val="none" w:sz="0" w:space="0" w:color="auto"/>
      </w:divBdr>
    </w:div>
    <w:div w:id="1546335911">
      <w:bodyDiv w:val="1"/>
      <w:marLeft w:val="0"/>
      <w:marRight w:val="0"/>
      <w:marTop w:val="0"/>
      <w:marBottom w:val="0"/>
      <w:divBdr>
        <w:top w:val="none" w:sz="0" w:space="0" w:color="auto"/>
        <w:left w:val="none" w:sz="0" w:space="0" w:color="auto"/>
        <w:bottom w:val="none" w:sz="0" w:space="0" w:color="auto"/>
        <w:right w:val="none" w:sz="0" w:space="0" w:color="auto"/>
      </w:divBdr>
    </w:div>
    <w:div w:id="1624537406">
      <w:bodyDiv w:val="1"/>
      <w:marLeft w:val="0"/>
      <w:marRight w:val="0"/>
      <w:marTop w:val="0"/>
      <w:marBottom w:val="0"/>
      <w:divBdr>
        <w:top w:val="none" w:sz="0" w:space="0" w:color="auto"/>
        <w:left w:val="none" w:sz="0" w:space="0" w:color="auto"/>
        <w:bottom w:val="none" w:sz="0" w:space="0" w:color="auto"/>
        <w:right w:val="none" w:sz="0" w:space="0" w:color="auto"/>
      </w:divBdr>
    </w:div>
    <w:div w:id="1712340854">
      <w:bodyDiv w:val="1"/>
      <w:marLeft w:val="0"/>
      <w:marRight w:val="0"/>
      <w:marTop w:val="0"/>
      <w:marBottom w:val="0"/>
      <w:divBdr>
        <w:top w:val="none" w:sz="0" w:space="0" w:color="auto"/>
        <w:left w:val="none" w:sz="0" w:space="0" w:color="auto"/>
        <w:bottom w:val="none" w:sz="0" w:space="0" w:color="auto"/>
        <w:right w:val="none" w:sz="0" w:space="0" w:color="auto"/>
      </w:divBdr>
    </w:div>
    <w:div w:id="1778402789">
      <w:bodyDiv w:val="1"/>
      <w:marLeft w:val="0"/>
      <w:marRight w:val="0"/>
      <w:marTop w:val="0"/>
      <w:marBottom w:val="0"/>
      <w:divBdr>
        <w:top w:val="none" w:sz="0" w:space="0" w:color="auto"/>
        <w:left w:val="none" w:sz="0" w:space="0" w:color="auto"/>
        <w:bottom w:val="none" w:sz="0" w:space="0" w:color="auto"/>
        <w:right w:val="none" w:sz="0" w:space="0" w:color="auto"/>
      </w:divBdr>
    </w:div>
    <w:div w:id="2004969136">
      <w:bodyDiv w:val="1"/>
      <w:marLeft w:val="0"/>
      <w:marRight w:val="0"/>
      <w:marTop w:val="0"/>
      <w:marBottom w:val="0"/>
      <w:divBdr>
        <w:top w:val="none" w:sz="0" w:space="0" w:color="auto"/>
        <w:left w:val="none" w:sz="0" w:space="0" w:color="auto"/>
        <w:bottom w:val="none" w:sz="0" w:space="0" w:color="auto"/>
        <w:right w:val="none" w:sz="0" w:space="0" w:color="auto"/>
      </w:divBdr>
    </w:div>
    <w:div w:id="2056394753">
      <w:bodyDiv w:val="1"/>
      <w:marLeft w:val="0"/>
      <w:marRight w:val="0"/>
      <w:marTop w:val="0"/>
      <w:marBottom w:val="0"/>
      <w:divBdr>
        <w:top w:val="none" w:sz="0" w:space="0" w:color="auto"/>
        <w:left w:val="none" w:sz="0" w:space="0" w:color="auto"/>
        <w:bottom w:val="none" w:sz="0" w:space="0" w:color="auto"/>
        <w:right w:val="none" w:sz="0" w:space="0" w:color="auto"/>
      </w:divBdr>
    </w:div>
    <w:div w:id="2092695929">
      <w:bodyDiv w:val="1"/>
      <w:marLeft w:val="0"/>
      <w:marRight w:val="0"/>
      <w:marTop w:val="0"/>
      <w:marBottom w:val="0"/>
      <w:divBdr>
        <w:top w:val="none" w:sz="0" w:space="0" w:color="auto"/>
        <w:left w:val="none" w:sz="0" w:space="0" w:color="auto"/>
        <w:bottom w:val="none" w:sz="0" w:space="0" w:color="auto"/>
        <w:right w:val="none" w:sz="0" w:space="0" w:color="auto"/>
      </w:divBdr>
    </w:div>
    <w:div w:id="21315824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5E16E-D3CF-4D34-814D-FB4460B5B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7771</Words>
  <Characters>101299</Characters>
  <Application>Microsoft Office Word</Application>
  <DocSecurity>4</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hp</cp:lastModifiedBy>
  <cp:revision>2</cp:revision>
  <cp:lastPrinted>2026-01-14T03:04:00Z</cp:lastPrinted>
  <dcterms:created xsi:type="dcterms:W3CDTF">2026-02-02T02:02:00Z</dcterms:created>
  <dcterms:modified xsi:type="dcterms:W3CDTF">2026-02-02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b8dda-765a-3550-ae4a-748ed4ee9526</vt:lpwstr>
  </property>
  <property fmtid="{D5CDD505-2E9C-101B-9397-08002B2CF9AE}" pid="24" name="Mendeley Citation Style_1">
    <vt:lpwstr>http://www.zotero.org/styles/apa</vt:lpwstr>
  </property>
</Properties>
</file>